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048AD" w14:textId="77777777" w:rsidR="006F19DB" w:rsidRPr="005E0553" w:rsidRDefault="006F19DB" w:rsidP="006F19DB">
      <w:pPr>
        <w:pStyle w:val="Ttulo"/>
        <w:spacing w:line="360" w:lineRule="auto"/>
        <w:rPr>
          <w:sz w:val="32"/>
          <w:szCs w:val="32"/>
        </w:rPr>
      </w:pPr>
      <w:r w:rsidRPr="005E0553">
        <w:rPr>
          <w:sz w:val="32"/>
          <w:szCs w:val="32"/>
        </w:rPr>
        <w:t>UNIVERSI</w:t>
      </w:r>
      <w:r w:rsidR="0091406C" w:rsidRPr="005E0553">
        <w:rPr>
          <w:sz w:val="32"/>
          <w:szCs w:val="32"/>
        </w:rPr>
        <w:t>DA</w:t>
      </w:r>
      <w:r w:rsidR="00DC7C2C" w:rsidRPr="005E0553">
        <w:rPr>
          <w:sz w:val="32"/>
          <w:szCs w:val="32"/>
        </w:rPr>
        <w:t>D</w:t>
      </w:r>
      <w:r w:rsidR="0091406C" w:rsidRPr="005E0553">
        <w:rPr>
          <w:sz w:val="32"/>
          <w:szCs w:val="32"/>
        </w:rPr>
        <w:t>E</w:t>
      </w:r>
      <w:r w:rsidRPr="005E0553">
        <w:rPr>
          <w:sz w:val="32"/>
          <w:szCs w:val="32"/>
        </w:rPr>
        <w:t xml:space="preserve"> FEEVALE</w:t>
      </w:r>
    </w:p>
    <w:p w14:paraId="60E0C2ED" w14:textId="77777777" w:rsidR="006F19DB" w:rsidRDefault="006F19DB" w:rsidP="006F19DB">
      <w:pPr>
        <w:spacing w:line="360" w:lineRule="auto"/>
        <w:jc w:val="center"/>
      </w:pPr>
    </w:p>
    <w:p w14:paraId="29A2F323" w14:textId="77777777" w:rsidR="006F19DB" w:rsidRDefault="006F19DB" w:rsidP="006F19DB">
      <w:pPr>
        <w:spacing w:line="360" w:lineRule="auto"/>
        <w:jc w:val="center"/>
      </w:pPr>
    </w:p>
    <w:p w14:paraId="6B5654E9" w14:textId="77777777" w:rsidR="000E3C79" w:rsidRDefault="000E3C79" w:rsidP="006F19DB">
      <w:pPr>
        <w:spacing w:line="360" w:lineRule="auto"/>
        <w:jc w:val="center"/>
      </w:pPr>
    </w:p>
    <w:p w14:paraId="6A046E9F" w14:textId="77777777" w:rsidR="000E3C79" w:rsidRDefault="000E3C79" w:rsidP="006F19DB">
      <w:pPr>
        <w:spacing w:line="360" w:lineRule="auto"/>
        <w:jc w:val="center"/>
      </w:pPr>
    </w:p>
    <w:p w14:paraId="4714ACE4" w14:textId="77777777" w:rsidR="006F19DB" w:rsidRDefault="006F19DB" w:rsidP="006F19DB">
      <w:pPr>
        <w:spacing w:line="360" w:lineRule="auto"/>
        <w:jc w:val="center"/>
      </w:pPr>
      <w:r>
        <w:t xml:space="preserve"> </w:t>
      </w:r>
    </w:p>
    <w:p w14:paraId="7F398C94" w14:textId="77777777" w:rsidR="006F19DB" w:rsidRPr="006F19DB" w:rsidRDefault="006F19DB" w:rsidP="006F19DB">
      <w:pPr>
        <w:spacing w:line="360" w:lineRule="auto"/>
        <w:jc w:val="center"/>
        <w:rPr>
          <w:sz w:val="28"/>
          <w:szCs w:val="28"/>
        </w:rPr>
      </w:pPr>
    </w:p>
    <w:p w14:paraId="5DD2FD3B" w14:textId="77777777" w:rsidR="006F19DB" w:rsidRPr="005E0553" w:rsidRDefault="001A7E18" w:rsidP="006F19DB">
      <w:pPr>
        <w:spacing w:line="360" w:lineRule="auto"/>
        <w:jc w:val="center"/>
        <w:rPr>
          <w:sz w:val="32"/>
          <w:szCs w:val="32"/>
        </w:rPr>
      </w:pPr>
      <w:r>
        <w:rPr>
          <w:sz w:val="32"/>
          <w:szCs w:val="32"/>
        </w:rPr>
        <w:t>ÉRICO DE SOUZA LOEWE</w:t>
      </w:r>
    </w:p>
    <w:p w14:paraId="024996D4" w14:textId="77777777" w:rsidR="006F19DB" w:rsidRDefault="006F19DB" w:rsidP="006F19DB">
      <w:pPr>
        <w:spacing w:line="360" w:lineRule="auto"/>
        <w:jc w:val="center"/>
      </w:pPr>
    </w:p>
    <w:p w14:paraId="5C2C070D" w14:textId="77777777" w:rsidR="006F19DB" w:rsidRDefault="006F19DB" w:rsidP="006F19DB">
      <w:pPr>
        <w:spacing w:line="360" w:lineRule="auto"/>
        <w:jc w:val="center"/>
      </w:pPr>
    </w:p>
    <w:p w14:paraId="201754DE" w14:textId="77777777" w:rsidR="00F86FEB" w:rsidRDefault="00F86FEB" w:rsidP="006F19DB">
      <w:pPr>
        <w:spacing w:line="360" w:lineRule="auto"/>
        <w:jc w:val="center"/>
      </w:pPr>
    </w:p>
    <w:p w14:paraId="3A1F9CA5" w14:textId="77777777" w:rsidR="00F86FEB" w:rsidRDefault="00F86FEB" w:rsidP="006F19DB">
      <w:pPr>
        <w:spacing w:line="360" w:lineRule="auto"/>
        <w:jc w:val="center"/>
      </w:pPr>
    </w:p>
    <w:p w14:paraId="69C9312B" w14:textId="77777777" w:rsidR="00F86FEB" w:rsidRDefault="00F86FEB" w:rsidP="006F19DB">
      <w:pPr>
        <w:spacing w:line="360" w:lineRule="auto"/>
        <w:jc w:val="center"/>
      </w:pPr>
    </w:p>
    <w:p w14:paraId="6670268B" w14:textId="77777777" w:rsidR="00F86FEB" w:rsidRDefault="00F86FEB" w:rsidP="006F19DB">
      <w:pPr>
        <w:spacing w:line="360" w:lineRule="auto"/>
        <w:jc w:val="center"/>
      </w:pPr>
    </w:p>
    <w:p w14:paraId="7783A039" w14:textId="39DAD0C3" w:rsidR="006F19DB" w:rsidRPr="005E0553" w:rsidRDefault="004E679D" w:rsidP="006F19DB">
      <w:pPr>
        <w:pStyle w:val="Ttulo5"/>
        <w:spacing w:line="360" w:lineRule="auto"/>
        <w:rPr>
          <w:b w:val="0"/>
          <w:sz w:val="32"/>
          <w:szCs w:val="32"/>
        </w:rPr>
      </w:pPr>
      <w:r w:rsidRPr="004E679D">
        <w:rPr>
          <w:b w:val="0"/>
          <w:sz w:val="32"/>
          <w:szCs w:val="32"/>
        </w:rPr>
        <w:t>SISTEMA DE RECOMENDAÇÃO MUSICAL BASEADO EM CONTEXTO COMPORTAMENTAL E DE AMBIENTE</w:t>
      </w:r>
    </w:p>
    <w:p w14:paraId="0FA6A2F8" w14:textId="77777777" w:rsidR="006F19DB" w:rsidRDefault="006F19DB" w:rsidP="006F19DB">
      <w:pPr>
        <w:spacing w:line="360" w:lineRule="auto"/>
        <w:jc w:val="center"/>
      </w:pPr>
      <w:r>
        <w:t>(Título Provisório)</w:t>
      </w:r>
    </w:p>
    <w:p w14:paraId="06C6CC1B" w14:textId="77777777" w:rsidR="006F19DB" w:rsidRDefault="006F19DB" w:rsidP="006F19DB">
      <w:pPr>
        <w:spacing w:line="360" w:lineRule="auto"/>
        <w:jc w:val="center"/>
      </w:pPr>
    </w:p>
    <w:p w14:paraId="1390CA47" w14:textId="77777777" w:rsidR="000E3C79" w:rsidRDefault="000E3C79" w:rsidP="006F19DB">
      <w:pPr>
        <w:spacing w:line="360" w:lineRule="auto"/>
        <w:jc w:val="center"/>
      </w:pPr>
    </w:p>
    <w:p w14:paraId="34ACCE8D" w14:textId="77777777" w:rsidR="006F19DB" w:rsidRDefault="006F19DB" w:rsidP="006F19DB">
      <w:pPr>
        <w:spacing w:line="360" w:lineRule="auto"/>
        <w:jc w:val="center"/>
      </w:pPr>
    </w:p>
    <w:p w14:paraId="1FD26E00" w14:textId="77777777" w:rsidR="006F19DB" w:rsidRDefault="006F19DB" w:rsidP="00C5747F">
      <w:pPr>
        <w:spacing w:line="360" w:lineRule="auto"/>
      </w:pPr>
    </w:p>
    <w:p w14:paraId="66D2BB88" w14:textId="77777777" w:rsidR="006F19DB" w:rsidRDefault="006F19DB" w:rsidP="006F19DB">
      <w:pPr>
        <w:spacing w:line="360" w:lineRule="auto"/>
        <w:jc w:val="center"/>
      </w:pPr>
    </w:p>
    <w:p w14:paraId="3D713FD3" w14:textId="77777777" w:rsidR="006F19DB" w:rsidRPr="00F86FEB" w:rsidRDefault="006F19DB" w:rsidP="006F19DB">
      <w:pPr>
        <w:pStyle w:val="Ttulo6"/>
        <w:spacing w:line="360" w:lineRule="auto"/>
        <w:rPr>
          <w:b w:val="0"/>
        </w:rPr>
      </w:pPr>
      <w:r w:rsidRPr="00F86FEB">
        <w:rPr>
          <w:b w:val="0"/>
        </w:rPr>
        <w:t>Anteprojeto de Trabalho de Conclusão</w:t>
      </w:r>
    </w:p>
    <w:p w14:paraId="3CAA5F50" w14:textId="77777777" w:rsidR="006F19DB" w:rsidRDefault="006F19DB" w:rsidP="006F19DB">
      <w:pPr>
        <w:spacing w:line="360" w:lineRule="auto"/>
        <w:jc w:val="center"/>
      </w:pPr>
    </w:p>
    <w:p w14:paraId="6F175BD9" w14:textId="77777777" w:rsidR="006F19DB" w:rsidRDefault="006F19DB" w:rsidP="006F19DB">
      <w:pPr>
        <w:spacing w:line="360" w:lineRule="auto"/>
        <w:jc w:val="center"/>
      </w:pPr>
    </w:p>
    <w:p w14:paraId="6E2B813A" w14:textId="77777777" w:rsidR="006F19DB" w:rsidRDefault="006F19DB" w:rsidP="006F19DB">
      <w:pPr>
        <w:spacing w:line="360" w:lineRule="auto"/>
        <w:jc w:val="center"/>
      </w:pPr>
    </w:p>
    <w:p w14:paraId="03039A76" w14:textId="77777777" w:rsidR="006F19DB" w:rsidRDefault="006F19DB" w:rsidP="006F19DB">
      <w:pPr>
        <w:spacing w:line="360" w:lineRule="auto"/>
        <w:jc w:val="center"/>
      </w:pPr>
    </w:p>
    <w:p w14:paraId="3C4964C1" w14:textId="77777777" w:rsidR="006F19DB" w:rsidRDefault="006F19DB" w:rsidP="006F19DB">
      <w:pPr>
        <w:spacing w:line="360" w:lineRule="auto"/>
        <w:jc w:val="center"/>
      </w:pPr>
    </w:p>
    <w:p w14:paraId="66AB0952" w14:textId="77777777" w:rsidR="006F19DB" w:rsidRDefault="006F19DB" w:rsidP="006F19DB">
      <w:pPr>
        <w:spacing w:line="360" w:lineRule="auto"/>
        <w:jc w:val="center"/>
      </w:pPr>
    </w:p>
    <w:p w14:paraId="4A916B07" w14:textId="77777777" w:rsidR="006F19DB" w:rsidRDefault="006F19DB" w:rsidP="006F19DB">
      <w:pPr>
        <w:spacing w:line="360" w:lineRule="auto"/>
        <w:jc w:val="center"/>
      </w:pPr>
    </w:p>
    <w:p w14:paraId="47C3B606" w14:textId="77777777" w:rsidR="005E0553" w:rsidRDefault="005E0553" w:rsidP="005E0553">
      <w:pPr>
        <w:pStyle w:val="LocaleData"/>
      </w:pPr>
      <w:r>
        <w:t>Novo Hamburgo</w:t>
      </w:r>
    </w:p>
    <w:p w14:paraId="3A2ACCC9" w14:textId="77777777" w:rsidR="006F19DB" w:rsidRDefault="005E0553" w:rsidP="000E3C79">
      <w:pPr>
        <w:pStyle w:val="LocaleData"/>
      </w:pPr>
      <w:r>
        <w:t>201</w:t>
      </w:r>
      <w:r w:rsidR="007D7447">
        <w:t>8</w:t>
      </w:r>
    </w:p>
    <w:p w14:paraId="16FF153C" w14:textId="066E2AD5" w:rsidR="006F19DB" w:rsidRPr="005E0553" w:rsidRDefault="006F19DB" w:rsidP="006F19DB">
      <w:pPr>
        <w:spacing w:line="360" w:lineRule="auto"/>
        <w:jc w:val="center"/>
        <w:rPr>
          <w:sz w:val="32"/>
          <w:szCs w:val="32"/>
        </w:rPr>
      </w:pPr>
      <w:r>
        <w:br w:type="page"/>
      </w:r>
      <w:r w:rsidR="00E02C53" w:rsidRPr="00E02C53">
        <w:rPr>
          <w:sz w:val="32"/>
          <w:szCs w:val="32"/>
        </w:rPr>
        <w:lastRenderedPageBreak/>
        <w:t>ÉRICO DE SOUZA LOEWE</w:t>
      </w:r>
    </w:p>
    <w:p w14:paraId="52DE6CF2" w14:textId="77777777" w:rsidR="006F19DB" w:rsidRDefault="006F19DB" w:rsidP="006F19DB">
      <w:pPr>
        <w:spacing w:line="360" w:lineRule="auto"/>
        <w:jc w:val="center"/>
      </w:pPr>
    </w:p>
    <w:p w14:paraId="3A066B10" w14:textId="77777777" w:rsidR="006F19DB" w:rsidRDefault="006F19DB" w:rsidP="006F19DB">
      <w:pPr>
        <w:spacing w:line="360" w:lineRule="auto"/>
        <w:jc w:val="center"/>
      </w:pPr>
    </w:p>
    <w:p w14:paraId="234614EA" w14:textId="77777777" w:rsidR="00D113DA" w:rsidRDefault="00D113DA" w:rsidP="00D113DA">
      <w:pPr>
        <w:spacing w:line="360" w:lineRule="auto"/>
        <w:jc w:val="center"/>
      </w:pPr>
    </w:p>
    <w:p w14:paraId="529D0F27" w14:textId="77777777" w:rsidR="00D113DA" w:rsidRDefault="00D113DA" w:rsidP="00D113DA">
      <w:pPr>
        <w:spacing w:line="360" w:lineRule="auto"/>
        <w:jc w:val="center"/>
      </w:pPr>
    </w:p>
    <w:p w14:paraId="6E5B2335" w14:textId="77777777" w:rsidR="00D113DA" w:rsidRDefault="00D113DA" w:rsidP="00D113DA">
      <w:pPr>
        <w:spacing w:line="360" w:lineRule="auto"/>
        <w:jc w:val="center"/>
      </w:pPr>
      <w:r>
        <w:t xml:space="preserve"> </w:t>
      </w:r>
    </w:p>
    <w:p w14:paraId="39629281" w14:textId="77777777" w:rsidR="00D113DA" w:rsidRDefault="00D113DA" w:rsidP="00D113DA">
      <w:pPr>
        <w:spacing w:line="360" w:lineRule="auto"/>
        <w:jc w:val="center"/>
      </w:pPr>
    </w:p>
    <w:p w14:paraId="159B2839" w14:textId="40248145" w:rsidR="00D113DA" w:rsidRPr="005E0553" w:rsidRDefault="00E02C53" w:rsidP="00D113DA">
      <w:pPr>
        <w:pStyle w:val="Ttulo5"/>
        <w:spacing w:line="360" w:lineRule="auto"/>
        <w:rPr>
          <w:b w:val="0"/>
          <w:sz w:val="32"/>
          <w:szCs w:val="32"/>
        </w:rPr>
      </w:pPr>
      <w:r w:rsidRPr="00E02C53">
        <w:rPr>
          <w:b w:val="0"/>
          <w:sz w:val="32"/>
          <w:szCs w:val="32"/>
        </w:rPr>
        <w:t>SISTEMA DE RECOMENDAÇÃO MUSICAL BASEADO EM CONTEXTO COMPORTAMENTAL E DE AMBIENTE</w:t>
      </w:r>
    </w:p>
    <w:p w14:paraId="7C62BF83" w14:textId="77777777" w:rsidR="00D113DA" w:rsidRDefault="00D113DA" w:rsidP="00D113DA">
      <w:pPr>
        <w:spacing w:line="360" w:lineRule="auto"/>
        <w:jc w:val="center"/>
      </w:pPr>
      <w:r>
        <w:t>(Título Provisório)</w:t>
      </w:r>
    </w:p>
    <w:p w14:paraId="7359F641" w14:textId="77777777" w:rsidR="00D113DA" w:rsidRDefault="00D113DA" w:rsidP="00D113DA">
      <w:pPr>
        <w:spacing w:line="360" w:lineRule="auto"/>
        <w:jc w:val="center"/>
      </w:pPr>
    </w:p>
    <w:p w14:paraId="5D490A95" w14:textId="77777777" w:rsidR="00D113DA" w:rsidRDefault="00D113DA" w:rsidP="00D113DA">
      <w:pPr>
        <w:spacing w:line="360" w:lineRule="auto"/>
        <w:jc w:val="center"/>
      </w:pPr>
    </w:p>
    <w:p w14:paraId="5627D06B" w14:textId="77777777" w:rsidR="00D113DA" w:rsidRDefault="00D113DA" w:rsidP="00D113DA">
      <w:pPr>
        <w:spacing w:line="360" w:lineRule="auto"/>
        <w:jc w:val="center"/>
      </w:pPr>
    </w:p>
    <w:p w14:paraId="50736DFD" w14:textId="77777777" w:rsidR="00D113DA" w:rsidRDefault="00D113DA" w:rsidP="00D113DA">
      <w:pPr>
        <w:spacing w:line="360" w:lineRule="auto"/>
        <w:jc w:val="center"/>
      </w:pPr>
    </w:p>
    <w:p w14:paraId="774F69EF" w14:textId="77777777" w:rsidR="005E0553" w:rsidRPr="00D04942" w:rsidRDefault="007703A7" w:rsidP="005E0553">
      <w:pPr>
        <w:pStyle w:val="CapaTexto2"/>
        <w:ind w:left="4536"/>
        <w:jc w:val="left"/>
        <w:rPr>
          <w:sz w:val="24"/>
          <w:szCs w:val="24"/>
        </w:rPr>
      </w:pPr>
      <w:r>
        <w:rPr>
          <w:sz w:val="24"/>
          <w:szCs w:val="24"/>
        </w:rPr>
        <w:t xml:space="preserve">Anteprojeto de </w:t>
      </w:r>
      <w:r w:rsidR="005E0553">
        <w:rPr>
          <w:sz w:val="24"/>
          <w:szCs w:val="24"/>
        </w:rPr>
        <w:t>Trabalho de Conclusão de Curso</w:t>
      </w:r>
      <w:r>
        <w:rPr>
          <w:sz w:val="24"/>
          <w:szCs w:val="24"/>
        </w:rPr>
        <w:t xml:space="preserve">, </w:t>
      </w:r>
      <w:r w:rsidR="005E0553">
        <w:rPr>
          <w:sz w:val="24"/>
          <w:szCs w:val="24"/>
        </w:rPr>
        <w:t>apresentado como requisito parcial</w:t>
      </w:r>
    </w:p>
    <w:p w14:paraId="3C9FECA9" w14:textId="77777777" w:rsidR="005E0553" w:rsidRPr="00D04942" w:rsidRDefault="005E0553" w:rsidP="005E0553">
      <w:pPr>
        <w:pStyle w:val="CapaTexto2"/>
        <w:ind w:left="4536"/>
        <w:jc w:val="left"/>
        <w:rPr>
          <w:sz w:val="24"/>
          <w:szCs w:val="24"/>
        </w:rPr>
      </w:pPr>
      <w:r>
        <w:rPr>
          <w:sz w:val="24"/>
          <w:szCs w:val="24"/>
        </w:rPr>
        <w:t>à obtenção do grau de Bacharel em</w:t>
      </w:r>
    </w:p>
    <w:p w14:paraId="5E46EC87" w14:textId="77777777" w:rsidR="005E0553" w:rsidRDefault="005E0553" w:rsidP="005E0553">
      <w:pPr>
        <w:pStyle w:val="CapaTexto2"/>
        <w:ind w:left="4536"/>
        <w:jc w:val="left"/>
        <w:rPr>
          <w:sz w:val="24"/>
          <w:szCs w:val="24"/>
        </w:rPr>
      </w:pPr>
      <w:r>
        <w:rPr>
          <w:sz w:val="24"/>
          <w:szCs w:val="24"/>
        </w:rPr>
        <w:t xml:space="preserve">Ciência da Computação pela </w:t>
      </w:r>
    </w:p>
    <w:p w14:paraId="61ECEEC7" w14:textId="77777777" w:rsidR="005E0553" w:rsidRDefault="005E0553" w:rsidP="005E0553">
      <w:pPr>
        <w:pStyle w:val="CapaTexto2"/>
        <w:ind w:left="4536"/>
        <w:jc w:val="left"/>
      </w:pPr>
      <w:r>
        <w:rPr>
          <w:sz w:val="24"/>
          <w:szCs w:val="24"/>
        </w:rPr>
        <w:t>Universidade Feevale</w:t>
      </w:r>
    </w:p>
    <w:p w14:paraId="59912C2C" w14:textId="77777777" w:rsidR="00D113DA" w:rsidRDefault="00D113DA" w:rsidP="00F86FEB">
      <w:pPr>
        <w:jc w:val="center"/>
      </w:pPr>
    </w:p>
    <w:p w14:paraId="315872B2" w14:textId="77777777" w:rsidR="00D113DA" w:rsidRDefault="00D113DA" w:rsidP="00D113DA">
      <w:pPr>
        <w:spacing w:line="360" w:lineRule="auto"/>
        <w:jc w:val="center"/>
      </w:pPr>
    </w:p>
    <w:p w14:paraId="2934E0EB" w14:textId="77777777" w:rsidR="00D113DA" w:rsidRDefault="00D113DA" w:rsidP="00D113DA">
      <w:pPr>
        <w:spacing w:line="360" w:lineRule="auto"/>
        <w:jc w:val="center"/>
      </w:pPr>
    </w:p>
    <w:p w14:paraId="21FD95E7" w14:textId="77777777" w:rsidR="00F86FEB" w:rsidRDefault="00F86FEB" w:rsidP="00D113DA">
      <w:pPr>
        <w:spacing w:line="360" w:lineRule="auto"/>
        <w:jc w:val="center"/>
      </w:pPr>
    </w:p>
    <w:p w14:paraId="186C8C06" w14:textId="77777777" w:rsidR="00F86FEB" w:rsidRDefault="00F86FEB" w:rsidP="00D113DA">
      <w:pPr>
        <w:spacing w:line="360" w:lineRule="auto"/>
        <w:jc w:val="center"/>
      </w:pPr>
    </w:p>
    <w:p w14:paraId="17447223" w14:textId="741C2DE6" w:rsidR="00D113DA" w:rsidRPr="005E0553" w:rsidRDefault="005E0553" w:rsidP="00D113DA">
      <w:pPr>
        <w:spacing w:line="360" w:lineRule="auto"/>
        <w:jc w:val="center"/>
        <w:rPr>
          <w:sz w:val="28"/>
          <w:szCs w:val="28"/>
        </w:rPr>
      </w:pPr>
      <w:r w:rsidRPr="005E0553">
        <w:rPr>
          <w:sz w:val="28"/>
          <w:szCs w:val="28"/>
        </w:rPr>
        <w:t xml:space="preserve">Orientador: </w:t>
      </w:r>
      <w:r w:rsidR="00065A21" w:rsidRPr="00065A21">
        <w:rPr>
          <w:sz w:val="28"/>
          <w:szCs w:val="28"/>
        </w:rPr>
        <w:t>Juliano Varella de Carvalho</w:t>
      </w:r>
    </w:p>
    <w:p w14:paraId="37DB65C8" w14:textId="77777777" w:rsidR="00D113DA" w:rsidRDefault="00D113DA" w:rsidP="00D113DA">
      <w:pPr>
        <w:spacing w:line="360" w:lineRule="auto"/>
        <w:jc w:val="center"/>
      </w:pPr>
    </w:p>
    <w:p w14:paraId="76DC84EA" w14:textId="77777777" w:rsidR="00D113DA" w:rsidRDefault="00D113DA" w:rsidP="00D113DA">
      <w:pPr>
        <w:spacing w:line="360" w:lineRule="auto"/>
        <w:jc w:val="center"/>
      </w:pPr>
    </w:p>
    <w:p w14:paraId="04E40E5B" w14:textId="77777777" w:rsidR="00D113DA" w:rsidRDefault="00D113DA" w:rsidP="00D113DA">
      <w:pPr>
        <w:spacing w:line="360" w:lineRule="auto"/>
        <w:jc w:val="center"/>
      </w:pPr>
    </w:p>
    <w:p w14:paraId="3C076A96" w14:textId="77777777" w:rsidR="00D113DA" w:rsidRDefault="00D113DA" w:rsidP="00D113DA">
      <w:pPr>
        <w:spacing w:line="360" w:lineRule="auto"/>
        <w:jc w:val="center"/>
      </w:pPr>
    </w:p>
    <w:p w14:paraId="0390D8CF" w14:textId="77777777" w:rsidR="006F19DB" w:rsidRDefault="006F19DB" w:rsidP="00D113DA">
      <w:pPr>
        <w:spacing w:line="360" w:lineRule="auto"/>
        <w:jc w:val="center"/>
      </w:pPr>
    </w:p>
    <w:p w14:paraId="66DA2848" w14:textId="77777777" w:rsidR="006F19DB" w:rsidRDefault="006F19DB" w:rsidP="00D113DA">
      <w:pPr>
        <w:spacing w:line="360" w:lineRule="auto"/>
        <w:jc w:val="center"/>
      </w:pPr>
    </w:p>
    <w:p w14:paraId="5A483D01" w14:textId="77777777" w:rsidR="006F19DB" w:rsidRDefault="006F19DB" w:rsidP="00D113DA">
      <w:pPr>
        <w:spacing w:line="360" w:lineRule="auto"/>
        <w:jc w:val="center"/>
      </w:pPr>
    </w:p>
    <w:p w14:paraId="205929F4" w14:textId="77777777" w:rsidR="006F19DB" w:rsidRDefault="006F19DB" w:rsidP="00D113DA">
      <w:pPr>
        <w:spacing w:line="360" w:lineRule="auto"/>
        <w:jc w:val="center"/>
      </w:pPr>
    </w:p>
    <w:p w14:paraId="17AB4046" w14:textId="77777777" w:rsidR="005E0553" w:rsidRDefault="005E0553" w:rsidP="005E0553">
      <w:pPr>
        <w:pStyle w:val="LocaleData"/>
      </w:pPr>
      <w:r>
        <w:t>Novo Hamburgo</w:t>
      </w:r>
    </w:p>
    <w:p w14:paraId="1FCD6D9C" w14:textId="77777777" w:rsidR="005E0553" w:rsidRPr="005E0553" w:rsidRDefault="005E0553" w:rsidP="005E0553">
      <w:pPr>
        <w:spacing w:line="360" w:lineRule="auto"/>
        <w:jc w:val="center"/>
        <w:rPr>
          <w:sz w:val="28"/>
          <w:szCs w:val="28"/>
        </w:rPr>
        <w:sectPr w:rsidR="005E0553" w:rsidRPr="005E0553" w:rsidSect="004776F9">
          <w:headerReference w:type="even" r:id="rId8"/>
          <w:pgSz w:w="11907" w:h="16840" w:code="9"/>
          <w:pgMar w:top="1701" w:right="1134" w:bottom="1134" w:left="1701" w:header="720" w:footer="720" w:gutter="0"/>
          <w:cols w:space="708"/>
          <w:titlePg/>
          <w:docGrid w:linePitch="360"/>
        </w:sectPr>
      </w:pPr>
      <w:r w:rsidRPr="005E0553">
        <w:rPr>
          <w:sz w:val="28"/>
          <w:szCs w:val="28"/>
        </w:rPr>
        <w:t>201</w:t>
      </w:r>
      <w:r w:rsidR="007D7447">
        <w:rPr>
          <w:sz w:val="28"/>
          <w:szCs w:val="28"/>
        </w:rPr>
        <w:t>8</w:t>
      </w:r>
    </w:p>
    <w:p w14:paraId="26F2CBA5" w14:textId="77777777" w:rsidR="00654214" w:rsidRPr="003D020F" w:rsidRDefault="00654214" w:rsidP="00654214">
      <w:pPr>
        <w:pStyle w:val="Ttulo1"/>
        <w:spacing w:line="360" w:lineRule="auto"/>
        <w:rPr>
          <w:b w:val="0"/>
          <w:sz w:val="28"/>
        </w:rPr>
      </w:pPr>
      <w:r w:rsidRPr="003D020F">
        <w:rPr>
          <w:b w:val="0"/>
          <w:sz w:val="28"/>
        </w:rPr>
        <w:lastRenderedPageBreak/>
        <w:t>RESUMO</w:t>
      </w:r>
    </w:p>
    <w:p w14:paraId="4B7B47D7" w14:textId="77777777" w:rsidR="00654214" w:rsidRDefault="00654214" w:rsidP="00BE17FB">
      <w:pPr>
        <w:jc w:val="both"/>
      </w:pPr>
    </w:p>
    <w:p w14:paraId="537FE735" w14:textId="77777777" w:rsidR="00654214" w:rsidRDefault="00654214" w:rsidP="007D7447">
      <w:pPr>
        <w:pStyle w:val="Recuodecorpodetexto"/>
        <w:spacing w:after="120" w:line="360" w:lineRule="auto"/>
        <w:ind w:firstLine="0"/>
      </w:pPr>
      <w:r>
        <w:t xml:space="preserve">O resumo é construído na forma de um parágrafo único e não pode ultrapassar 500 palavras. Todo resumo é uma apresentação concisa dos pontos relevantes de um trabalho/documento. </w:t>
      </w:r>
    </w:p>
    <w:p w14:paraId="6CD5CFDE" w14:textId="77777777" w:rsidR="00654214" w:rsidRPr="003D020F" w:rsidRDefault="00654214" w:rsidP="00BE17FB">
      <w:pPr>
        <w:pStyle w:val="Recuodecorpodetexto"/>
        <w:spacing w:after="120"/>
        <w:rPr>
          <w:b/>
        </w:rPr>
      </w:pPr>
    </w:p>
    <w:p w14:paraId="61945BE7" w14:textId="77777777" w:rsidR="00654214" w:rsidRPr="003D020F" w:rsidRDefault="00654214" w:rsidP="007D7447">
      <w:pPr>
        <w:pStyle w:val="Recuodecorpodetexto"/>
        <w:spacing w:after="120" w:line="360" w:lineRule="auto"/>
        <w:ind w:firstLine="0"/>
      </w:pPr>
      <w:r w:rsidRPr="003D020F">
        <w:t xml:space="preserve">Palavras-chave: </w:t>
      </w:r>
      <w:r>
        <w:t xml:space="preserve">No máximo 5 palavras-chave, separadas entre si por ponto e finalizadas também pó ponto.  </w:t>
      </w:r>
    </w:p>
    <w:p w14:paraId="13968842" w14:textId="77777777" w:rsidR="00654214" w:rsidRDefault="00654214" w:rsidP="00BE17FB">
      <w:pPr>
        <w:pStyle w:val="Recuodecorpodetexto"/>
        <w:ind w:firstLine="539"/>
      </w:pPr>
    </w:p>
    <w:p w14:paraId="10F60F91" w14:textId="77777777" w:rsidR="00654214" w:rsidRDefault="00654214" w:rsidP="00BE17FB">
      <w:pPr>
        <w:pStyle w:val="Recuodecorpodetexto"/>
        <w:ind w:firstLine="539"/>
      </w:pPr>
    </w:p>
    <w:p w14:paraId="4ABFDB02" w14:textId="77777777" w:rsidR="00654214" w:rsidRDefault="00654214" w:rsidP="00654214">
      <w:pPr>
        <w:pStyle w:val="Recuodecorpodetexto"/>
        <w:spacing w:line="360" w:lineRule="auto"/>
        <w:ind w:firstLine="539"/>
      </w:pPr>
    </w:p>
    <w:p w14:paraId="3D41B172" w14:textId="77777777" w:rsidR="0091406C" w:rsidRDefault="0091406C" w:rsidP="00654214">
      <w:pPr>
        <w:pStyle w:val="Recuodecorpodetexto"/>
        <w:spacing w:after="120" w:line="360" w:lineRule="auto"/>
        <w:ind w:firstLine="0"/>
        <w:rPr>
          <w:b/>
          <w:color w:val="800000"/>
        </w:rPr>
      </w:pPr>
    </w:p>
    <w:p w14:paraId="1C413477" w14:textId="77777777" w:rsidR="0091406C" w:rsidRDefault="0091406C" w:rsidP="00654214">
      <w:pPr>
        <w:pStyle w:val="Recuodecorpodetexto"/>
        <w:spacing w:after="120" w:line="360" w:lineRule="auto"/>
        <w:ind w:firstLine="0"/>
        <w:rPr>
          <w:b/>
          <w:color w:val="800000"/>
        </w:rPr>
      </w:pPr>
    </w:p>
    <w:p w14:paraId="0C8668BD" w14:textId="77777777" w:rsidR="00654214" w:rsidRPr="000E2F2D" w:rsidRDefault="00654214" w:rsidP="00654214">
      <w:pPr>
        <w:pStyle w:val="Recuodecorpodetexto"/>
        <w:spacing w:after="120" w:line="360" w:lineRule="auto"/>
        <w:ind w:firstLine="0"/>
        <w:rPr>
          <w:b/>
          <w:color w:val="800000"/>
        </w:rPr>
      </w:pPr>
      <w:r w:rsidRPr="000E2F2D">
        <w:rPr>
          <w:b/>
          <w:color w:val="800000"/>
        </w:rPr>
        <w:t xml:space="preserve">OBSERVAÇÕES: </w:t>
      </w:r>
    </w:p>
    <w:p w14:paraId="1B6CD448" w14:textId="77777777" w:rsidR="00654214" w:rsidRPr="000E2F2D" w:rsidRDefault="00654214" w:rsidP="00654214">
      <w:pPr>
        <w:pStyle w:val="Recuodecorpodetexto"/>
        <w:spacing w:after="120" w:line="360" w:lineRule="auto"/>
        <w:ind w:firstLine="539"/>
        <w:rPr>
          <w:b/>
          <w:color w:val="800000"/>
          <w:u w:val="single"/>
        </w:rPr>
      </w:pPr>
      <w:r w:rsidRPr="000E2F2D">
        <w:rPr>
          <w:b/>
          <w:color w:val="800000"/>
          <w:u w:val="single"/>
        </w:rPr>
        <w:t>Dicas para elaboração do resumo:</w:t>
      </w:r>
    </w:p>
    <w:p w14:paraId="39189BC8" w14:textId="77777777" w:rsidR="00654214" w:rsidRPr="000E2F2D" w:rsidRDefault="00654214" w:rsidP="00654214">
      <w:pPr>
        <w:pStyle w:val="Recuodecorpodetexto"/>
        <w:spacing w:after="120" w:line="360" w:lineRule="auto"/>
        <w:ind w:firstLine="0"/>
        <w:rPr>
          <w:b/>
          <w:color w:val="800000"/>
        </w:rPr>
      </w:pPr>
      <w:r w:rsidRPr="000E2F2D">
        <w:rPr>
          <w:b/>
          <w:color w:val="800000"/>
        </w:rPr>
        <w:t xml:space="preserve">- Apresentar o assunto/tema a ser abordado; </w:t>
      </w:r>
    </w:p>
    <w:p w14:paraId="001D2865" w14:textId="77777777" w:rsidR="00654214" w:rsidRPr="000E2F2D" w:rsidRDefault="00654214" w:rsidP="00654214">
      <w:pPr>
        <w:pStyle w:val="Recuodecorpodetexto"/>
        <w:spacing w:after="120" w:line="360" w:lineRule="auto"/>
        <w:ind w:hanging="170"/>
        <w:rPr>
          <w:b/>
          <w:color w:val="800000"/>
        </w:rPr>
      </w:pPr>
      <w:r w:rsidRPr="000E2F2D">
        <w:rPr>
          <w:b/>
          <w:color w:val="800000"/>
        </w:rPr>
        <w:t xml:space="preserve">- Destacar a área de atuação do trabalho e qual problemática ou trabalho busca solucionar. Situar o trabalho, de forma específica, dentro de uma área, projeto de pesquisa ou problema empresarial; </w:t>
      </w:r>
    </w:p>
    <w:p w14:paraId="79A34AE8" w14:textId="77777777" w:rsidR="00654214" w:rsidRPr="000E2F2D" w:rsidRDefault="00654214" w:rsidP="00654214">
      <w:pPr>
        <w:pStyle w:val="Recuodecorpodetexto"/>
        <w:spacing w:after="120" w:line="360" w:lineRule="auto"/>
        <w:ind w:hanging="170"/>
        <w:rPr>
          <w:b/>
          <w:color w:val="800000"/>
        </w:rPr>
      </w:pPr>
      <w:r w:rsidRPr="000E2F2D">
        <w:rPr>
          <w:b/>
          <w:color w:val="800000"/>
        </w:rPr>
        <w:t>- Ressaltar o método do trabalho (caso já saiba, colocar no anteprojeto).</w:t>
      </w:r>
    </w:p>
    <w:p w14:paraId="087DAA89" w14:textId="77777777" w:rsidR="00654214" w:rsidRPr="000E2F2D" w:rsidRDefault="00654214" w:rsidP="00654214">
      <w:pPr>
        <w:pStyle w:val="Recuodecorpodetexto"/>
        <w:spacing w:after="120" w:line="360" w:lineRule="auto"/>
        <w:ind w:hanging="170"/>
        <w:rPr>
          <w:b/>
          <w:color w:val="800000"/>
        </w:rPr>
      </w:pPr>
      <w:r w:rsidRPr="000E2F2D">
        <w:rPr>
          <w:b/>
          <w:color w:val="800000"/>
        </w:rPr>
        <w:t xml:space="preserve">- Destacar os objetivos do trabalho. Exemplos: “Sendo </w:t>
      </w:r>
      <w:proofErr w:type="gramStart"/>
      <w:r w:rsidRPr="000E2F2D">
        <w:rPr>
          <w:b/>
          <w:color w:val="800000"/>
        </w:rPr>
        <w:t>assim,  este</w:t>
      </w:r>
      <w:proofErr w:type="gramEnd"/>
      <w:r w:rsidRPr="000E2F2D">
        <w:rPr>
          <w:b/>
          <w:color w:val="800000"/>
        </w:rPr>
        <w:t xml:space="preserve"> trabalho tem como objetivo....” , “Desta forma,  este trabalho tem como objetivo ....” , etc.</w:t>
      </w:r>
    </w:p>
    <w:p w14:paraId="5803FC32" w14:textId="77777777" w:rsidR="00654214" w:rsidRPr="000E2F2D" w:rsidRDefault="00654214" w:rsidP="00654214">
      <w:pPr>
        <w:pStyle w:val="Recuodecorpodetexto"/>
        <w:spacing w:after="120" w:line="360" w:lineRule="auto"/>
        <w:ind w:hanging="170"/>
        <w:rPr>
          <w:b/>
          <w:color w:val="800000"/>
        </w:rPr>
      </w:pPr>
    </w:p>
    <w:p w14:paraId="2BEEED5F" w14:textId="77777777" w:rsidR="00D113DA" w:rsidRDefault="00654214" w:rsidP="00654214">
      <w:pPr>
        <w:spacing w:line="360" w:lineRule="auto"/>
        <w:jc w:val="center"/>
        <w:rPr>
          <w:sz w:val="28"/>
        </w:rPr>
      </w:pPr>
      <w:r>
        <w:br w:type="page"/>
      </w:r>
      <w:r w:rsidR="004776F9" w:rsidRPr="004776F9">
        <w:rPr>
          <w:sz w:val="28"/>
        </w:rPr>
        <w:lastRenderedPageBreak/>
        <w:t>SUMÁRIO</w:t>
      </w:r>
    </w:p>
    <w:p w14:paraId="08151BE0" w14:textId="77777777" w:rsidR="00574562" w:rsidRDefault="00574562" w:rsidP="00D174C3">
      <w:pPr>
        <w:spacing w:line="360" w:lineRule="auto"/>
        <w:jc w:val="center"/>
        <w:rPr>
          <w:sz w:val="28"/>
        </w:rPr>
      </w:pPr>
    </w:p>
    <w:p w14:paraId="2CDB02FE" w14:textId="77777777" w:rsidR="00D113DA" w:rsidRDefault="00574562" w:rsidP="003D020F">
      <w:pPr>
        <w:spacing w:before="120" w:after="120"/>
        <w:jc w:val="both"/>
      </w:pPr>
      <w:r>
        <w:t>MOTIVAÇÃO ...........................................................................................................................5</w:t>
      </w:r>
    </w:p>
    <w:p w14:paraId="690EA0F7" w14:textId="77777777" w:rsidR="00D113DA" w:rsidRDefault="00574562" w:rsidP="003D020F">
      <w:pPr>
        <w:spacing w:before="120" w:after="120"/>
        <w:jc w:val="both"/>
      </w:pPr>
      <w:r>
        <w:t>OBJETIVOS ..............................................................................................................................</w:t>
      </w:r>
      <w:r w:rsidR="003A5810">
        <w:t>8</w:t>
      </w:r>
    </w:p>
    <w:p w14:paraId="714203A3" w14:textId="77777777" w:rsidR="00D113DA" w:rsidRDefault="00574562" w:rsidP="003D020F">
      <w:pPr>
        <w:spacing w:before="120" w:after="120"/>
        <w:jc w:val="both"/>
      </w:pPr>
      <w:r>
        <w:t>METODOLOGIA ......................................................................................................................</w:t>
      </w:r>
      <w:r w:rsidR="003A5810">
        <w:t>9</w:t>
      </w:r>
    </w:p>
    <w:p w14:paraId="0C92713D" w14:textId="77777777" w:rsidR="00D113DA" w:rsidRDefault="00574562" w:rsidP="003D020F">
      <w:pPr>
        <w:spacing w:before="120" w:after="120"/>
        <w:jc w:val="both"/>
      </w:pPr>
      <w:r>
        <w:t>CRONOGRAMA ....................................................................................................................</w:t>
      </w:r>
      <w:r w:rsidR="003A5810">
        <w:t>10</w:t>
      </w:r>
    </w:p>
    <w:p w14:paraId="690EEFB9" w14:textId="77777777" w:rsidR="00D113DA" w:rsidRDefault="00574562" w:rsidP="003D020F">
      <w:pPr>
        <w:spacing w:before="120" w:after="120"/>
        <w:jc w:val="both"/>
      </w:pPr>
      <w:proofErr w:type="gramStart"/>
      <w:r>
        <w:t>BIBLIOGRAFIA  ....................................................................................................................</w:t>
      </w:r>
      <w:proofErr w:type="gramEnd"/>
      <w:r>
        <w:t>1</w:t>
      </w:r>
      <w:r w:rsidR="003A5810">
        <w:t>1</w:t>
      </w:r>
    </w:p>
    <w:p w14:paraId="7D0F7FBE" w14:textId="77777777" w:rsidR="00D113DA" w:rsidRDefault="00D113DA" w:rsidP="00D113DA">
      <w:pPr>
        <w:spacing w:line="360" w:lineRule="auto"/>
        <w:jc w:val="both"/>
      </w:pPr>
    </w:p>
    <w:p w14:paraId="56A49FAC" w14:textId="77777777" w:rsidR="00D113DA" w:rsidRDefault="00D113DA" w:rsidP="00D113DA">
      <w:pPr>
        <w:spacing w:line="360" w:lineRule="auto"/>
        <w:jc w:val="both"/>
      </w:pPr>
    </w:p>
    <w:p w14:paraId="048E68DF" w14:textId="77777777" w:rsidR="00D113DA" w:rsidRDefault="00D113DA" w:rsidP="00D113DA">
      <w:pPr>
        <w:spacing w:line="360" w:lineRule="auto"/>
        <w:jc w:val="both"/>
      </w:pPr>
    </w:p>
    <w:p w14:paraId="6659EF41" w14:textId="77777777" w:rsidR="00D113DA" w:rsidRDefault="00D113DA" w:rsidP="00D113DA">
      <w:pPr>
        <w:spacing w:line="360" w:lineRule="auto"/>
        <w:jc w:val="both"/>
      </w:pPr>
    </w:p>
    <w:p w14:paraId="233C6BF4" w14:textId="77777777" w:rsidR="00D113DA" w:rsidRPr="005F4521" w:rsidRDefault="005F4521" w:rsidP="00D113DA">
      <w:pPr>
        <w:spacing w:line="360" w:lineRule="auto"/>
        <w:jc w:val="both"/>
        <w:rPr>
          <w:b/>
          <w:sz w:val="32"/>
          <w:szCs w:val="32"/>
        </w:rPr>
      </w:pPr>
      <w:r w:rsidRPr="005F4521">
        <w:rPr>
          <w:b/>
          <w:sz w:val="32"/>
          <w:szCs w:val="32"/>
        </w:rPr>
        <w:t xml:space="preserve"> </w:t>
      </w:r>
    </w:p>
    <w:p w14:paraId="60063339" w14:textId="77777777" w:rsidR="00D113DA" w:rsidRPr="005F4521" w:rsidRDefault="00D113DA" w:rsidP="00D113DA">
      <w:pPr>
        <w:spacing w:line="360" w:lineRule="auto"/>
        <w:jc w:val="both"/>
        <w:rPr>
          <w:b/>
          <w:sz w:val="32"/>
          <w:szCs w:val="32"/>
        </w:rPr>
      </w:pPr>
    </w:p>
    <w:p w14:paraId="68E80BC3" w14:textId="77777777" w:rsidR="00D113DA" w:rsidRPr="005F4521" w:rsidRDefault="00D113DA" w:rsidP="00D113DA">
      <w:pPr>
        <w:spacing w:line="360" w:lineRule="auto"/>
        <w:jc w:val="both"/>
        <w:rPr>
          <w:b/>
          <w:sz w:val="32"/>
          <w:szCs w:val="32"/>
        </w:rPr>
      </w:pPr>
    </w:p>
    <w:p w14:paraId="291833EC" w14:textId="77777777" w:rsidR="00D113DA" w:rsidRDefault="00D113DA" w:rsidP="00D8584B">
      <w:pPr>
        <w:pStyle w:val="Ttulo1"/>
        <w:spacing w:line="360" w:lineRule="auto"/>
        <w:rPr>
          <w:b w:val="0"/>
          <w:sz w:val="28"/>
        </w:rPr>
      </w:pPr>
      <w:r>
        <w:rPr>
          <w:sz w:val="24"/>
        </w:rPr>
        <w:br w:type="page"/>
      </w:r>
      <w:r w:rsidR="00654214" w:rsidRPr="00806270">
        <w:rPr>
          <w:b w:val="0"/>
          <w:sz w:val="28"/>
        </w:rPr>
        <w:lastRenderedPageBreak/>
        <w:t xml:space="preserve"> </w:t>
      </w:r>
      <w:r w:rsidR="00806270" w:rsidRPr="00806270">
        <w:rPr>
          <w:b w:val="0"/>
          <w:sz w:val="28"/>
        </w:rPr>
        <w:t>MOTIVAÇÃO</w:t>
      </w:r>
    </w:p>
    <w:p w14:paraId="208CB6C8" w14:textId="77777777" w:rsidR="00806270" w:rsidRDefault="00806270" w:rsidP="003615A6">
      <w:pPr>
        <w:spacing w:line="360" w:lineRule="auto"/>
      </w:pPr>
    </w:p>
    <w:p w14:paraId="514CEC86" w14:textId="3B59E394" w:rsidR="00DB6A55" w:rsidRDefault="00DB6A55" w:rsidP="00EB05FD">
      <w:pPr>
        <w:spacing w:after="120" w:line="360" w:lineRule="auto"/>
        <w:ind w:firstLine="851"/>
        <w:jc w:val="both"/>
      </w:pPr>
      <w:r>
        <w:t xml:space="preserve">A tecnologia </w:t>
      </w:r>
      <w:r w:rsidR="00352EAF">
        <w:t>avançou</w:t>
      </w:r>
      <w:r>
        <w:t xml:space="preserve"> muito nos </w:t>
      </w:r>
      <w:r w:rsidR="002B0134">
        <w:t>últimos</w:t>
      </w:r>
      <w:r>
        <w:t xml:space="preserve"> anos, principalmente quando estamos falando de internet e armazenamento. </w:t>
      </w:r>
      <w:r w:rsidR="001E0948">
        <w:fldChar w:fldCharType="begin" w:fldLock="1"/>
      </w:r>
      <w:r w:rsidR="001E09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E0948">
        <w:fldChar w:fldCharType="separate"/>
      </w:r>
      <w:r w:rsidR="001E0948" w:rsidRPr="001E0948">
        <w:rPr>
          <w:noProof/>
        </w:rPr>
        <w:t>(Muraro, 2009)</w:t>
      </w:r>
      <w:r w:rsidR="001E0948">
        <w:fldChar w:fldCharType="end"/>
      </w:r>
      <w:r>
        <w:t xml:space="preserve"> O custo de armazenar um arquivo vem cada vez </w:t>
      </w:r>
      <w:r w:rsidR="00352EAF">
        <w:t>fi</w:t>
      </w:r>
      <w:r>
        <w:t xml:space="preserve">cando mais barato e tudo isso, tem feito com que as pessoas tenham mais </w:t>
      </w:r>
      <w:r w:rsidR="00352EAF">
        <w:t>espaço</w:t>
      </w:r>
      <w:r>
        <w:t xml:space="preserve"> de armazena</w:t>
      </w:r>
      <w:r w:rsidR="00C14FBA">
        <w:t>mento</w:t>
      </w:r>
      <w:r>
        <w:t xml:space="preserve">, dando a possibilidade de </w:t>
      </w:r>
      <w:r w:rsidR="00352EAF">
        <w:t>gerarem</w:t>
      </w:r>
      <w:r>
        <w:t xml:space="preserve"> cada vez mais </w:t>
      </w:r>
      <w:r w:rsidR="00352EAF">
        <w:t>informações</w:t>
      </w:r>
      <w:r>
        <w:t>.</w:t>
      </w:r>
      <w:r w:rsidR="001E0948">
        <w:t xml:space="preserve"> </w:t>
      </w:r>
      <w:r w:rsidR="001E0948">
        <w:fldChar w:fldCharType="begin" w:fldLock="1"/>
      </w:r>
      <w:r w:rsidR="001E0948">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n.d.)","plainTextFormattedCitation":"(Universidade Federal do Ceara, n.d.)","previouslyFormattedCitation":"(Universidade Federal do Ceara, n.d.)"},"properties":{"noteIndex":0},"schema":"https://github.com/citation-style-language/schema/raw/master/csl-citation.json"}</w:instrText>
      </w:r>
      <w:r w:rsidR="001E0948">
        <w:fldChar w:fldCharType="separate"/>
      </w:r>
      <w:r w:rsidR="001E0948" w:rsidRPr="001E0948">
        <w:rPr>
          <w:noProof/>
        </w:rPr>
        <w:t>(Universidade Federal do Ceara, n.d.)</w:t>
      </w:r>
      <w:r w:rsidR="001E0948">
        <w:fldChar w:fldCharType="end"/>
      </w:r>
      <w:r>
        <w:t xml:space="preserve"> </w:t>
      </w:r>
      <w:r w:rsidR="00AF4116">
        <w:t>A quantidade de aplicações disponíveis na internet tem</w:t>
      </w:r>
      <w:r>
        <w:t xml:space="preserve"> aumentado cada vez mais gerando cada vez mais dados e </w:t>
      </w:r>
      <w:r w:rsidR="00352EAF">
        <w:t>opções</w:t>
      </w:r>
      <w:r>
        <w:t xml:space="preserve"> para os </w:t>
      </w:r>
      <w:r w:rsidR="00352EAF">
        <w:t>usuários</w:t>
      </w:r>
      <w:r>
        <w:t>.</w:t>
      </w:r>
    </w:p>
    <w:p w14:paraId="0F1AB0AB" w14:textId="31C5176B" w:rsidR="00DB6A55" w:rsidRDefault="00DB6A55" w:rsidP="00EB05FD">
      <w:pPr>
        <w:spacing w:after="120" w:line="360" w:lineRule="auto"/>
        <w:ind w:firstLine="851"/>
        <w:jc w:val="both"/>
      </w:pPr>
      <w:r>
        <w:t xml:space="preserve">Diversas vezes o </w:t>
      </w:r>
      <w:r w:rsidR="00352EAF">
        <w:t>indivíduo</w:t>
      </w:r>
      <w:r>
        <w:t xml:space="preserve"> possui di</w:t>
      </w:r>
      <w:r w:rsidR="00352EAF">
        <w:t>fi</w:t>
      </w:r>
      <w:r>
        <w:t>culdades em realizar escolhas entre as diversas alternativas daquilo que lhe e apresentado, e acaba geralmente co</w:t>
      </w:r>
      <w:r w:rsidR="002B0134">
        <w:t>nfi</w:t>
      </w:r>
      <w:r>
        <w:t>ando</w:t>
      </w:r>
      <w:r w:rsidR="002B0134">
        <w:t xml:space="preserve"> </w:t>
      </w:r>
      <w:r>
        <w:t xml:space="preserve">nas escolhas que lhe são apresentadas </w:t>
      </w:r>
      <w:r w:rsidR="002B0134">
        <w:t>através</w:t>
      </w:r>
      <w:r>
        <w:t xml:space="preserve"> de outras pessoas.</w:t>
      </w:r>
      <w:r w:rsidR="001E0948">
        <w:t xml:space="preserve"> </w:t>
      </w:r>
      <w:r w:rsidR="001E0948">
        <w:fldChar w:fldCharType="begin" w:fldLock="1"/>
      </w:r>
      <w:r w:rsidR="00D07535">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1E0948">
        <w:fldChar w:fldCharType="separate"/>
      </w:r>
      <w:r w:rsidR="001E0948" w:rsidRPr="001E0948">
        <w:rPr>
          <w:noProof/>
        </w:rPr>
        <w:t>(Resnick, Paul and Varian, 1997)</w:t>
      </w:r>
      <w:r w:rsidR="001E0948">
        <w:fldChar w:fldCharType="end"/>
      </w:r>
      <w:r>
        <w:t xml:space="preserve"> A partir do aumento da quantidade de </w:t>
      </w:r>
      <w:r w:rsidR="00352EAF">
        <w:t>informações</w:t>
      </w:r>
      <w:r>
        <w:t xml:space="preserve"> </w:t>
      </w:r>
      <w:r w:rsidR="00352EAF">
        <w:t>disponíveis</w:t>
      </w:r>
      <w:r>
        <w:t xml:space="preserve"> e do conhecimento da habilidade do </w:t>
      </w:r>
      <w:r w:rsidR="004978B5">
        <w:t>indivíduo</w:t>
      </w:r>
      <w:r>
        <w:t xml:space="preserve"> de realizar escolhas a partir de sua experiencia pessoal, surgem os sistemas de </w:t>
      </w:r>
      <w:r w:rsidR="00352EAF">
        <w:t>recomendação</w:t>
      </w:r>
      <w:r>
        <w:t xml:space="preserve">. Esses sistemas buscam </w:t>
      </w:r>
      <w:r w:rsidR="00352EAF">
        <w:t>filtrar</w:t>
      </w:r>
      <w:r>
        <w:t xml:space="preserve"> a grande massa de dados </w:t>
      </w:r>
      <w:r w:rsidR="00352EAF">
        <w:t>disponível</w:t>
      </w:r>
      <w:r>
        <w:t xml:space="preserve">, para auxiliar o </w:t>
      </w:r>
      <w:r w:rsidR="004978B5">
        <w:t>indivíduo</w:t>
      </w:r>
      <w:r>
        <w:t xml:space="preserve"> na escolha das </w:t>
      </w:r>
      <w:r w:rsidR="00352EAF">
        <w:t>opções</w:t>
      </w:r>
      <w:r>
        <w:t xml:space="preserve"> </w:t>
      </w:r>
      <w:r w:rsidR="00352EAF">
        <w:t>disponíveis</w:t>
      </w:r>
      <w:r>
        <w:t>.</w:t>
      </w:r>
    </w:p>
    <w:p w14:paraId="0DF83763" w14:textId="7178D39B" w:rsidR="00EB05FD" w:rsidRDefault="00DB6A55" w:rsidP="00EB05FD">
      <w:pPr>
        <w:spacing w:after="120" w:line="360" w:lineRule="auto"/>
        <w:ind w:firstLine="851"/>
        <w:jc w:val="both"/>
      </w:pPr>
      <w:r>
        <w:t xml:space="preserve">Sistemas de </w:t>
      </w:r>
      <w:r w:rsidR="00352EAF">
        <w:t>recomendação</w:t>
      </w:r>
      <w:r>
        <w:t xml:space="preserve"> (RecSys</w:t>
      </w:r>
      <w:r w:rsidR="0022050D">
        <w:t xml:space="preserve"> </w:t>
      </w:r>
      <w:r>
        <w:t xml:space="preserve">- </w:t>
      </w:r>
      <w:r w:rsidRPr="00291587">
        <w:rPr>
          <w:i/>
          <w:iCs/>
        </w:rPr>
        <w:t>Recommender Systems</w:t>
      </w:r>
      <w:r>
        <w:t xml:space="preserve">) são </w:t>
      </w:r>
      <w:r w:rsidR="0022050D">
        <w:t>implementações</w:t>
      </w:r>
      <w:r>
        <w:t xml:space="preserve"> de softwares e </w:t>
      </w:r>
      <w:r w:rsidR="0022050D">
        <w:t>técnicas</w:t>
      </w:r>
      <w:r>
        <w:t>, que apresentam sugest</w:t>
      </w:r>
      <w:r w:rsidR="00EB05FD">
        <w:t>õ</w:t>
      </w:r>
      <w:r>
        <w:t xml:space="preserve">es de itens que seriam de uso de um </w:t>
      </w:r>
      <w:r w:rsidR="0022050D">
        <w:t>usuário</w:t>
      </w:r>
      <w:r>
        <w:t>. As sugest</w:t>
      </w:r>
      <w:r w:rsidR="00EB05FD">
        <w:t>õ</w:t>
      </w:r>
      <w:r>
        <w:t xml:space="preserve">es são de acordo com </w:t>
      </w:r>
      <w:r w:rsidR="0022050D">
        <w:t>vários</w:t>
      </w:r>
      <w:r>
        <w:t xml:space="preserve"> processos de decisão, como, que item comprar, que musica escutar ou que not</w:t>
      </w:r>
      <w:r w:rsidR="0022050D">
        <w:t>i</w:t>
      </w:r>
      <w:r>
        <w:t>cia ler. No geral, sistemas de</w:t>
      </w:r>
      <w:r w:rsidR="00EB05FD">
        <w:t xml:space="preserve"> </w:t>
      </w:r>
      <w:r w:rsidR="0022050D">
        <w:t>recomendação</w:t>
      </w:r>
      <w:r>
        <w:t xml:space="preserve"> servem para dois </w:t>
      </w:r>
      <w:r w:rsidR="0022050D">
        <w:t>propósitos</w:t>
      </w:r>
      <w:r>
        <w:t xml:space="preserve"> diferentes. Eles podem ser utilizados para estimular os </w:t>
      </w:r>
      <w:r w:rsidR="0022050D">
        <w:t>usuários</w:t>
      </w:r>
      <w:r>
        <w:t xml:space="preserve"> a fazer alguma coisa como, comprar livros ou assistir algum </w:t>
      </w:r>
      <w:r w:rsidR="0022050D">
        <w:t>fi</w:t>
      </w:r>
      <w:r>
        <w:t xml:space="preserve">lme. Em contrapartida, os sistemas de </w:t>
      </w:r>
      <w:r w:rsidR="0022050D">
        <w:t>recomendação</w:t>
      </w:r>
      <w:r>
        <w:t xml:space="preserve"> podem ser utilizados para lidar com a sobrecarga de </w:t>
      </w:r>
      <w:r w:rsidR="0022050D">
        <w:t>informações</w:t>
      </w:r>
      <w:r>
        <w:t xml:space="preserve">, selecionando os melhores itens de uma base maior. </w:t>
      </w:r>
      <w:r w:rsidR="00D07535">
        <w:fldChar w:fldCharType="begin" w:fldLock="1"/>
      </w:r>
      <w:r w:rsidR="00D0753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06718B56" w14:textId="0F2A8C53" w:rsidR="00DB6A55" w:rsidRDefault="00DB6A55" w:rsidP="00EB05FD">
      <w:pPr>
        <w:spacing w:after="120" w:line="360" w:lineRule="auto"/>
        <w:ind w:firstLine="851"/>
        <w:jc w:val="both"/>
      </w:pPr>
      <w:r>
        <w:t xml:space="preserve">O </w:t>
      </w:r>
      <w:r w:rsidR="004978B5">
        <w:t>auxílio</w:t>
      </w:r>
      <w:r>
        <w:t xml:space="preserve"> que um sistema de </w:t>
      </w:r>
      <w:r w:rsidR="0022050D">
        <w:t>recomendação</w:t>
      </w:r>
      <w:r>
        <w:t xml:space="preserve"> prove pode ser bem </w:t>
      </w:r>
      <w:r w:rsidR="002E128E">
        <w:t>específico</w:t>
      </w:r>
      <w:r>
        <w:t xml:space="preserve"> ou </w:t>
      </w:r>
      <w:r w:rsidR="0022050D">
        <w:t>genérico</w:t>
      </w:r>
      <w:r>
        <w:t xml:space="preserve">. Isso vai depender do tipo de </w:t>
      </w:r>
      <w:r w:rsidR="0022050D">
        <w:t>fi</w:t>
      </w:r>
      <w:r>
        <w:t xml:space="preserve">ltragem escolhida para realizar a </w:t>
      </w:r>
      <w:r w:rsidR="0022050D">
        <w:t>recomendação</w:t>
      </w:r>
      <w:r>
        <w:t xml:space="preserve">. Quando um sistema busca uma </w:t>
      </w:r>
      <w:r w:rsidR="0022050D">
        <w:t>fi</w:t>
      </w:r>
      <w:r>
        <w:t xml:space="preserve">ltragem que leva em </w:t>
      </w:r>
      <w:r w:rsidR="0022050D">
        <w:t>consideração</w:t>
      </w:r>
      <w:r>
        <w:t xml:space="preserve"> as </w:t>
      </w:r>
      <w:r w:rsidR="0022050D">
        <w:t>preferências</w:t>
      </w:r>
      <w:r>
        <w:t xml:space="preserve"> do </w:t>
      </w:r>
      <w:r w:rsidR="0022050D">
        <w:t>usuário</w:t>
      </w:r>
      <w:r>
        <w:t xml:space="preserve">, elas podem ser obtidas implicitamente por meio de um monitoramento de comportamento. No entanto, um sistema de </w:t>
      </w:r>
      <w:r w:rsidR="0022050D">
        <w:t>recomendação</w:t>
      </w:r>
      <w:r>
        <w:t xml:space="preserve"> pode </w:t>
      </w:r>
      <w:r w:rsidR="0022050D">
        <w:t>também</w:t>
      </w:r>
      <w:r>
        <w:t xml:space="preserve"> obter explicitamente sua </w:t>
      </w:r>
      <w:r w:rsidR="0022050D">
        <w:t>preferência</w:t>
      </w:r>
      <w:r>
        <w:t xml:space="preserve"> </w:t>
      </w:r>
      <w:r w:rsidR="0022050D">
        <w:t>através</w:t>
      </w:r>
      <w:r>
        <w:t xml:space="preserve"> de perguntas sobre suas </w:t>
      </w:r>
      <w:r w:rsidR="004978B5">
        <w:t>preferências</w:t>
      </w:r>
      <w:r>
        <w:t xml:space="preserve">. </w:t>
      </w:r>
      <w:r w:rsidR="00D07535">
        <w:fldChar w:fldCharType="begin" w:fldLock="1"/>
      </w:r>
      <w:r w:rsidR="00130F7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4CFB28D3" w14:textId="517F18A2" w:rsidR="00DB6A55" w:rsidRDefault="00DB6A55" w:rsidP="00EB05FD">
      <w:pPr>
        <w:spacing w:after="120" w:line="360" w:lineRule="auto"/>
        <w:ind w:firstLine="851"/>
        <w:jc w:val="both"/>
      </w:pPr>
      <w:r>
        <w:t xml:space="preserve">As </w:t>
      </w:r>
      <w:r w:rsidR="0022050D">
        <w:t>recomendações</w:t>
      </w:r>
      <w:r>
        <w:t xml:space="preserve"> personalizadas necessitam que o sistema </w:t>
      </w:r>
      <w:r w:rsidR="0022050D">
        <w:t>conheça</w:t>
      </w:r>
      <w:r>
        <w:t xml:space="preserve"> algo sobre cada </w:t>
      </w:r>
      <w:r w:rsidR="0022050D">
        <w:t>usuário</w:t>
      </w:r>
      <w:r>
        <w:t xml:space="preserve"> da base. Todo sistema de </w:t>
      </w:r>
      <w:r w:rsidR="0022050D">
        <w:t>recomendação</w:t>
      </w:r>
      <w:r>
        <w:t xml:space="preserve"> deve desenvolver e manter um </w:t>
      </w:r>
      <w:r w:rsidRPr="00A536FE">
        <w:rPr>
          <w:i/>
          <w:iCs/>
        </w:rPr>
        <w:t>user model</w:t>
      </w:r>
      <w:r>
        <w:t xml:space="preserve"> ou </w:t>
      </w:r>
      <w:r w:rsidRPr="00A536FE">
        <w:rPr>
          <w:i/>
          <w:iCs/>
        </w:rPr>
        <w:lastRenderedPageBreak/>
        <w:t>user pro</w:t>
      </w:r>
      <w:r w:rsidR="0022050D" w:rsidRPr="00A536FE">
        <w:rPr>
          <w:i/>
          <w:iCs/>
        </w:rPr>
        <w:t>fi</w:t>
      </w:r>
      <w:r w:rsidRPr="00A536FE">
        <w:rPr>
          <w:i/>
          <w:iCs/>
        </w:rPr>
        <w:t>le</w:t>
      </w:r>
      <w:r>
        <w:t xml:space="preserve">, que por exemplo, </w:t>
      </w:r>
      <w:r w:rsidR="0022050D">
        <w:t>contém</w:t>
      </w:r>
      <w:r>
        <w:t xml:space="preserve"> as </w:t>
      </w:r>
      <w:r w:rsidR="0022050D">
        <w:t>preferências</w:t>
      </w:r>
      <w:r>
        <w:t xml:space="preserve"> </w:t>
      </w:r>
      <w:r w:rsidR="008464C5">
        <w:t>dele</w:t>
      </w:r>
      <w:r>
        <w:t xml:space="preserve">. A </w:t>
      </w:r>
      <w:r w:rsidR="0022050D">
        <w:t>existência</w:t>
      </w:r>
      <w:r>
        <w:t xml:space="preserve"> de um </w:t>
      </w:r>
      <w:r w:rsidRPr="0002527A">
        <w:rPr>
          <w:i/>
          <w:iCs/>
        </w:rPr>
        <w:t>user model</w:t>
      </w:r>
      <w:r>
        <w:t xml:space="preserve"> </w:t>
      </w:r>
      <w:r w:rsidR="0002527A">
        <w:t>é</w:t>
      </w:r>
      <w:r>
        <w:t xml:space="preserve"> essencial para qualquer sistema de </w:t>
      </w:r>
      <w:r w:rsidR="0022050D">
        <w:t>recomendação</w:t>
      </w:r>
      <w:r>
        <w:t xml:space="preserve">. </w:t>
      </w:r>
      <w:r w:rsidR="00130F7F">
        <w:fldChar w:fldCharType="begin" w:fldLock="1"/>
      </w:r>
      <w:r w:rsidR="00C656A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130F7F">
        <w:fldChar w:fldCharType="separate"/>
      </w:r>
      <w:r w:rsidR="00130F7F" w:rsidRPr="00130F7F">
        <w:rPr>
          <w:noProof/>
        </w:rPr>
        <w:t>(Dietmar et al., 2010)</w:t>
      </w:r>
      <w:r w:rsidR="00130F7F">
        <w:fldChar w:fldCharType="end"/>
      </w:r>
    </w:p>
    <w:p w14:paraId="260A74DA" w14:textId="70F956E1" w:rsidR="00123D9A" w:rsidRDefault="00DB6A55" w:rsidP="00123D9A">
      <w:pPr>
        <w:spacing w:after="120" w:line="360" w:lineRule="auto"/>
        <w:ind w:firstLine="851"/>
        <w:jc w:val="both"/>
      </w:pPr>
      <w:r>
        <w:t xml:space="preserve">Os sistemas de </w:t>
      </w:r>
      <w:r w:rsidR="0022050D">
        <w:t>recomendação</w:t>
      </w:r>
      <w:r>
        <w:t xml:space="preserve"> iniciaram com a "</w:t>
      </w:r>
      <w:r w:rsidRPr="00F246E1">
        <w:rPr>
          <w:i/>
          <w:iCs/>
        </w:rPr>
        <w:t>Usenet</w:t>
      </w:r>
      <w:r>
        <w:t>"</w:t>
      </w:r>
      <w:r w:rsidR="0022050D">
        <w:t xml:space="preserve"> </w:t>
      </w:r>
      <w:r>
        <w:t xml:space="preserve">da </w:t>
      </w:r>
      <w:r w:rsidRPr="00CE5385">
        <w:rPr>
          <w:i/>
          <w:iCs/>
        </w:rPr>
        <w:t>Duke University</w:t>
      </w:r>
      <w:r>
        <w:t xml:space="preserve"> na </w:t>
      </w:r>
      <w:r w:rsidR="0022050D">
        <w:t>década</w:t>
      </w:r>
      <w:r>
        <w:t xml:space="preserve"> de 70, um sistema com uma </w:t>
      </w:r>
      <w:r w:rsidR="0022050D">
        <w:t>distribuição</w:t>
      </w:r>
      <w:r>
        <w:t xml:space="preserve"> global que buscava divulgar novas </w:t>
      </w:r>
      <w:r w:rsidR="0022050D">
        <w:t>notícias</w:t>
      </w:r>
      <w:r>
        <w:t xml:space="preserve"> postadas e classi</w:t>
      </w:r>
      <w:r w:rsidR="0022050D">
        <w:t>fi</w:t>
      </w:r>
      <w:r>
        <w:t xml:space="preserve">cadas pelos seus </w:t>
      </w:r>
      <w:r w:rsidR="0022050D">
        <w:t>usuários</w:t>
      </w:r>
      <w:r>
        <w:t xml:space="preserve">. Em 1985, iniciaram-se as </w:t>
      </w:r>
      <w:r w:rsidR="0022050D">
        <w:t>recomendações</w:t>
      </w:r>
      <w:r>
        <w:t xml:space="preserve"> baseadas em </w:t>
      </w:r>
      <w:r w:rsidR="0022050D">
        <w:t>conteúdo</w:t>
      </w:r>
      <w:r>
        <w:t xml:space="preserve">, a partir de uma arquitetura para sistemas de </w:t>
      </w:r>
      <w:r w:rsidR="0022050D">
        <w:t>informação</w:t>
      </w:r>
      <w:r>
        <w:t xml:space="preserve"> de larga escala. A Xerox teve sua grande </w:t>
      </w:r>
      <w:r w:rsidR="0022050D">
        <w:t>participação</w:t>
      </w:r>
      <w:r>
        <w:t xml:space="preserve"> em 1992, desenvolvendo o primeiro sistema (Tapestry) designado a realizar a </w:t>
      </w:r>
      <w:r w:rsidR="0022050D">
        <w:t>fi</w:t>
      </w:r>
      <w:r>
        <w:t xml:space="preserve">ltragem colaborativa. Em 1997, foi desenvolvido o primeiro sistema de </w:t>
      </w:r>
      <w:r w:rsidR="0022050D">
        <w:t>recomendação</w:t>
      </w:r>
      <w:r>
        <w:t xml:space="preserve"> de </w:t>
      </w:r>
      <w:r w:rsidR="0022050D">
        <w:t>fi</w:t>
      </w:r>
      <w:r>
        <w:t xml:space="preserve">lmes chamado Movielens. </w:t>
      </w:r>
      <w:r w:rsidR="004978B5">
        <w:t>Até</w:t>
      </w:r>
      <w:r>
        <w:t xml:space="preserve"> que em 2000, a Pandora iniciou o</w:t>
      </w:r>
      <w:r w:rsidR="00EB05FD">
        <w:t xml:space="preserve"> </w:t>
      </w:r>
      <w:r>
        <w:t xml:space="preserve">projeto genoma musical, onde a </w:t>
      </w:r>
      <w:r w:rsidR="0022050D">
        <w:t>recomendação</w:t>
      </w:r>
      <w:r>
        <w:t xml:space="preserve"> passou a ser utilizada para facilitar as escolhas de um </w:t>
      </w:r>
      <w:r w:rsidR="0022050D">
        <w:t>usuário</w:t>
      </w:r>
      <w:r>
        <w:t xml:space="preserve"> entre as diversas </w:t>
      </w:r>
      <w:r w:rsidR="0022050D">
        <w:t>músicas</w:t>
      </w:r>
      <w:r>
        <w:t xml:space="preserve"> existentes na </w:t>
      </w:r>
      <w:r w:rsidR="0022050D">
        <w:t>época</w:t>
      </w:r>
      <w:r>
        <w:t>.</w:t>
      </w:r>
      <w:r w:rsidR="00C656A6">
        <w:t xml:space="preserve"> </w:t>
      </w:r>
      <w:r w:rsidR="00C656A6">
        <w:fldChar w:fldCharType="begin" w:fldLock="1"/>
      </w:r>
      <w:r w:rsidR="00180923">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C656A6">
        <w:fldChar w:fldCharType="separate"/>
      </w:r>
      <w:r w:rsidR="00C656A6" w:rsidRPr="00C656A6">
        <w:rPr>
          <w:noProof/>
        </w:rPr>
        <w:t>(Bhatnagar, 2016)</w:t>
      </w:r>
      <w:r w:rsidR="00C656A6">
        <w:fldChar w:fldCharType="end"/>
      </w:r>
    </w:p>
    <w:p w14:paraId="3EB0FB20" w14:textId="2886F618" w:rsidR="00D562E0" w:rsidRDefault="00D562E0" w:rsidP="00B52810">
      <w:pPr>
        <w:spacing w:after="120" w:line="360" w:lineRule="auto"/>
        <w:ind w:firstLine="851"/>
        <w:jc w:val="both"/>
      </w:pPr>
      <w:r>
        <w:t xml:space="preserve">Desde então, </w:t>
      </w:r>
      <w:r w:rsidR="00AA5FE5">
        <w:t>os sistemas de recomendação têm</w:t>
      </w:r>
      <w:r>
        <w:t xml:space="preserve"> </w:t>
      </w:r>
      <w:r w:rsidR="00012E6A">
        <w:t xml:space="preserve">só </w:t>
      </w:r>
      <w:r>
        <w:t>revolucionado o mercado</w:t>
      </w:r>
      <w:r w:rsidR="0020673C">
        <w:t xml:space="preserve"> de </w:t>
      </w:r>
      <w:r w:rsidR="005A33E5">
        <w:t>aplicações</w:t>
      </w:r>
      <w:r>
        <w:t xml:space="preserve"> de diversas formas, </w:t>
      </w:r>
      <w:r w:rsidR="004559BF">
        <w:t xml:space="preserve">pois com eles, tem se </w:t>
      </w:r>
      <w:r>
        <w:t xml:space="preserve">aumentando o </w:t>
      </w:r>
      <w:r w:rsidR="00AA5FE5">
        <w:t>número</w:t>
      </w:r>
      <w:r>
        <w:t xml:space="preserve"> de itens vendidos</w:t>
      </w:r>
      <w:r w:rsidR="004559BF">
        <w:t xml:space="preserve"> em sites de venda online</w:t>
      </w:r>
      <w:r>
        <w:t>,</w:t>
      </w:r>
      <w:r w:rsidR="004559BF">
        <w:t xml:space="preserve"> além dos sites conseguirem</w:t>
      </w:r>
      <w:r>
        <w:t xml:space="preserve"> vende</w:t>
      </w:r>
      <w:r w:rsidR="004559BF">
        <w:t>r</w:t>
      </w:r>
      <w:r>
        <w:t xml:space="preserve"> itens mais diversificados</w:t>
      </w:r>
      <w:r w:rsidR="004559BF">
        <w:t xml:space="preserve"> a partir dos sistemas</w:t>
      </w:r>
      <w:r w:rsidR="00AA5FE5">
        <w:t>.</w:t>
      </w:r>
      <w:r>
        <w:t xml:space="preserve"> </w:t>
      </w:r>
      <w:r w:rsidR="00AA5FE5">
        <w:t>T</w:t>
      </w:r>
      <w:r>
        <w:t xml:space="preserve">em melhorado a satisfação dos usuários e com isso, aumentando sua fidelidade na aplicação, e o principal, os RecSys </w:t>
      </w:r>
      <w:r w:rsidR="00C55324">
        <w:t>ajudam a entender</w:t>
      </w:r>
      <w:r w:rsidR="000E5019">
        <w:t xml:space="preserve"> melhor</w:t>
      </w:r>
      <w:r>
        <w:t xml:space="preserve"> o que o usuário quer.</w:t>
      </w:r>
      <w:r w:rsidR="005A4A7A">
        <w:t xml:space="preserve"> </w:t>
      </w:r>
      <w:r w:rsidR="005A4A7A">
        <w:fldChar w:fldCharType="begin" w:fldLock="1"/>
      </w:r>
      <w:r w:rsidR="00123D9A">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5A4A7A">
        <w:fldChar w:fldCharType="separate"/>
      </w:r>
      <w:r w:rsidR="005A4A7A" w:rsidRPr="005A4A7A">
        <w:rPr>
          <w:noProof/>
        </w:rPr>
        <w:t>(Ricci et al., 2011)</w:t>
      </w:r>
      <w:r w:rsidR="005A4A7A">
        <w:fldChar w:fldCharType="end"/>
      </w:r>
    </w:p>
    <w:p w14:paraId="5C9BB00A" w14:textId="284548F7" w:rsidR="00123D9A" w:rsidRDefault="008A6A4F" w:rsidP="00B52810">
      <w:pPr>
        <w:spacing w:after="120" w:line="360" w:lineRule="auto"/>
        <w:ind w:firstLine="851"/>
        <w:jc w:val="both"/>
      </w:pPr>
      <w:r>
        <w:t>Os RecSys têm</w:t>
      </w:r>
      <w:r w:rsidR="00123D9A">
        <w:t xml:space="preserve"> evoluído muito desde o seu surgimento</w:t>
      </w:r>
      <w:r w:rsidR="00123D9A">
        <w:t>,</w:t>
      </w:r>
      <w:r w:rsidR="00123D9A">
        <w:t xml:space="preserve"> isso </w:t>
      </w:r>
      <w:r w:rsidR="00123D9A">
        <w:t>acontece dado o</w:t>
      </w:r>
      <w:r w:rsidR="00123D9A">
        <w:t xml:space="preserve"> interesse </w:t>
      </w:r>
      <w:r w:rsidR="00123D9A">
        <w:t xml:space="preserve">acadêmico e </w:t>
      </w:r>
      <w:r w:rsidR="00123D9A">
        <w:t>comerc</w:t>
      </w:r>
      <w:r w:rsidR="00123D9A">
        <w:t xml:space="preserve">ial sobre a </w:t>
      </w:r>
      <w:r w:rsidR="008B0271">
        <w:t>área</w:t>
      </w:r>
      <w:r w:rsidR="00123D9A">
        <w:t xml:space="preserve"> dado </w:t>
      </w:r>
      <w:r>
        <w:t>os</w:t>
      </w:r>
      <w:r w:rsidR="00123D9A">
        <w:t xml:space="preserve"> benefícios que </w:t>
      </w:r>
      <w:r>
        <w:t>el</w:t>
      </w:r>
      <w:r w:rsidR="00D41D9E">
        <w:t>a</w:t>
      </w:r>
      <w:r w:rsidR="00123D9A">
        <w:t xml:space="preserve"> pode trazer</w:t>
      </w:r>
      <w:r>
        <w:t xml:space="preserve">. Um </w:t>
      </w:r>
      <w:r w:rsidR="00300D4C">
        <w:t xml:space="preserve">caso </w:t>
      </w:r>
      <w:r>
        <w:t xml:space="preserve">famoso </w:t>
      </w:r>
      <w:r w:rsidR="00E82769">
        <w:t>dos sistemas</w:t>
      </w:r>
      <w:r>
        <w:t xml:space="preserve"> de recomendação foi o </w:t>
      </w:r>
      <w:r w:rsidRPr="008A6A4F">
        <w:rPr>
          <w:i/>
          <w:iCs/>
        </w:rPr>
        <w:t xml:space="preserve">Netflix </w:t>
      </w:r>
      <w:proofErr w:type="spellStart"/>
      <w:r w:rsidRPr="008A6A4F">
        <w:rPr>
          <w:i/>
          <w:iCs/>
        </w:rPr>
        <w:t>Prize</w:t>
      </w:r>
      <w:proofErr w:type="spellEnd"/>
      <w:r>
        <w:t>, uma competição feita pela Netfli</w:t>
      </w:r>
      <w:r w:rsidR="002879D5">
        <w:t>x</w:t>
      </w:r>
      <w:r>
        <w:t>, que ofereceu um milhão a quem melhorasse o algoritmo</w:t>
      </w:r>
      <w:r w:rsidR="00EB661F">
        <w:t xml:space="preserve"> de recomendação</w:t>
      </w:r>
      <w:r>
        <w:t xml:space="preserve"> d</w:t>
      </w:r>
      <w:r w:rsidR="00EB661F">
        <w:t>e seu</w:t>
      </w:r>
      <w:r>
        <w:t xml:space="preserve"> sistema em 10%.</w:t>
      </w:r>
      <w:r w:rsidR="002879D5">
        <w:t xml:space="preserve"> A competição iniciou em 2006 e demorou 3 ano</w:t>
      </w:r>
      <w:r w:rsidR="00DB1416">
        <w:t>s</w:t>
      </w:r>
      <w:r w:rsidR="002879D5">
        <w:t xml:space="preserve"> para alguém conseguir resolver o problema deles.</w:t>
      </w:r>
      <w:r w:rsidR="00DB1416">
        <w:t xml:space="preserve"> </w:t>
      </w:r>
      <w:r w:rsidR="00C723D2">
        <w:t>Nesse caso o vencedor utilizou o modelo</w:t>
      </w:r>
      <w:r w:rsidR="00DB1416">
        <w:t xml:space="preserve"> </w:t>
      </w:r>
      <w:r w:rsidR="00E82769">
        <w:t>híbrido</w:t>
      </w:r>
      <w:r w:rsidR="00C723D2">
        <w:t xml:space="preserve"> de RecSys</w:t>
      </w:r>
      <w:r w:rsidR="00DB1416">
        <w:t>.</w:t>
      </w:r>
      <w:r w:rsidR="00442874">
        <w:t xml:space="preserve"> </w:t>
      </w:r>
      <w:r w:rsidR="00442874">
        <w:fldChar w:fldCharType="begin" w:fldLock="1"/>
      </w:r>
      <w:r w:rsidR="00D91AF2">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442874">
        <w:fldChar w:fldCharType="separate"/>
      </w:r>
      <w:r w:rsidR="00442874" w:rsidRPr="00442874">
        <w:rPr>
          <w:noProof/>
        </w:rPr>
        <w:t>(Falk, 2019)</w:t>
      </w:r>
      <w:r w:rsidR="00442874">
        <w:fldChar w:fldCharType="end"/>
      </w:r>
    </w:p>
    <w:p w14:paraId="26A368CC" w14:textId="71CB3A66" w:rsidR="00AF0664" w:rsidRDefault="00180923" w:rsidP="00810AAA">
      <w:pPr>
        <w:spacing w:after="120" w:line="360" w:lineRule="auto"/>
        <w:ind w:firstLine="851"/>
        <w:jc w:val="both"/>
      </w:pPr>
      <w:r>
        <w:fldChar w:fldCharType="begin" w:fldLock="1"/>
      </w:r>
      <w:r w:rsidR="00A1166E">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180923">
        <w:rPr>
          <w:noProof/>
        </w:rPr>
        <w:t>(Dietmar et al., 2010)</w:t>
      </w:r>
      <w:r>
        <w:fldChar w:fldCharType="end"/>
      </w:r>
      <w:r w:rsidR="00DB6A55">
        <w:t xml:space="preserve"> traz em sua obra os 4 tipos de sistemas de </w:t>
      </w:r>
      <w:r w:rsidR="0022050D">
        <w:t>recomendação</w:t>
      </w:r>
      <w:r w:rsidR="00DB6A55">
        <w:t xml:space="preserve">, sendo eles: </w:t>
      </w:r>
      <w:r w:rsidR="0022050D">
        <w:t>recomendação</w:t>
      </w:r>
      <w:r w:rsidR="00DB6A55">
        <w:t xml:space="preserve"> colaborativa</w:t>
      </w:r>
      <w:r w:rsidR="00AF0664">
        <w:t xml:space="preserve"> que </w:t>
      </w:r>
      <w:r w:rsidR="00AF0664">
        <w:t>parte da ideia de que se os usuários compartilharam dos mesmos interesses no passado, eles irão continuar tendo os mesmos interesses no futuro</w:t>
      </w:r>
      <w:r w:rsidR="00AF0664">
        <w:t>.</w:t>
      </w:r>
      <w:r w:rsidR="00B0681F">
        <w:t xml:space="preserve"> </w:t>
      </w:r>
      <w:r w:rsidR="00B0681F">
        <w:fldChar w:fldCharType="begin" w:fldLock="1"/>
      </w:r>
      <w:r w:rsidR="00B0681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B0681F">
        <w:fldChar w:fldCharType="separate"/>
      </w:r>
      <w:r w:rsidR="00B0681F" w:rsidRPr="00180923">
        <w:rPr>
          <w:noProof/>
        </w:rPr>
        <w:t>(Dietmar et al., 2010)</w:t>
      </w:r>
      <w:r w:rsidR="00B0681F">
        <w:fldChar w:fldCharType="end"/>
      </w:r>
      <w:r w:rsidR="00DB6A55">
        <w:t xml:space="preserve"> </w:t>
      </w:r>
      <w:r w:rsidR="00AF0664">
        <w:t>R</w:t>
      </w:r>
      <w:r w:rsidR="0022050D">
        <w:t>ecomendação</w:t>
      </w:r>
      <w:r w:rsidR="00DB6A55">
        <w:t xml:space="preserve"> baseada em </w:t>
      </w:r>
      <w:r w:rsidR="0022050D">
        <w:t>conteúdo</w:t>
      </w:r>
      <w:r w:rsidR="00DB6A55">
        <w:t>,</w:t>
      </w:r>
      <w:r w:rsidR="00AF0664">
        <w:t xml:space="preserve"> </w:t>
      </w:r>
      <w:r w:rsidR="00AF0664">
        <w:t>o</w:t>
      </w:r>
      <w:r w:rsidR="00AF0664">
        <w:t>nde o</w:t>
      </w:r>
      <w:r w:rsidR="00AF0664">
        <w:t xml:space="preserve"> sistema aprende a recomendar itens que são similares ao que o usuário gostou no passado, essa similaridade e calculada baseada na relação das características dos itens a serem comparados</w:t>
      </w:r>
      <w:r w:rsidR="00AF0664">
        <w:t>.</w:t>
      </w:r>
      <w:r w:rsidR="009C7A29">
        <w:t xml:space="preserve"> </w:t>
      </w:r>
      <w:r w:rsidR="009C7A29">
        <w:fldChar w:fldCharType="begin" w:fldLock="1"/>
      </w:r>
      <w:r w:rsidR="009C7A29">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9C7A29">
        <w:fldChar w:fldCharType="separate"/>
      </w:r>
      <w:r w:rsidR="009C7A29" w:rsidRPr="00A1166E">
        <w:rPr>
          <w:noProof/>
        </w:rPr>
        <w:t>(Ricci et al., 2011)</w:t>
      </w:r>
      <w:r w:rsidR="009C7A29">
        <w:fldChar w:fldCharType="end"/>
      </w:r>
    </w:p>
    <w:p w14:paraId="0F13C042" w14:textId="356B61AA" w:rsidR="005C5C59" w:rsidRDefault="006E7ACD" w:rsidP="005C5C59">
      <w:pPr>
        <w:spacing w:after="120" w:line="360" w:lineRule="auto"/>
        <w:ind w:firstLine="851"/>
        <w:jc w:val="both"/>
      </w:pPr>
      <w:r>
        <w:lastRenderedPageBreak/>
        <w:t>O terceiro tipo é a r</w:t>
      </w:r>
      <w:r w:rsidR="0022050D">
        <w:t>ecomendação</w:t>
      </w:r>
      <w:r w:rsidR="00DB6A55">
        <w:t xml:space="preserve"> baseada em conhecimento</w:t>
      </w:r>
      <w:r w:rsidR="005C5C59">
        <w:t xml:space="preserve"> a qual </w:t>
      </w:r>
      <w:r w:rsidR="005C5C59">
        <w:t xml:space="preserve">não consegue depender somente do histórico de compra de um usuário, </w:t>
      </w:r>
      <w:r w:rsidR="00C85481">
        <w:t>é</w:t>
      </w:r>
      <w:r w:rsidR="005C5C59">
        <w:t xml:space="preserve"> necessário um conteúdo mais estruturado e detalhado para ser gerado uma recomendação, geralmente nesse tipo, </w:t>
      </w:r>
      <w:r w:rsidR="003B3DBA">
        <w:t>é</w:t>
      </w:r>
      <w:r w:rsidR="005C5C59">
        <w:t xml:space="preserve"> utilizado um conteúdo adicional fornecido manualmente (conteúdo recente ao produto e usuário)</w:t>
      </w:r>
      <w:r w:rsidR="005C5C59">
        <w:t>.</w:t>
      </w:r>
      <w:r w:rsidR="00DB6A55">
        <w:t xml:space="preserve"> </w:t>
      </w:r>
      <w:r w:rsidR="005C5C59">
        <w:t>E por último, e não menos importante</w:t>
      </w:r>
      <w:r w:rsidR="005C5C59">
        <w:t>,</w:t>
      </w:r>
      <w:r w:rsidR="00DB6A55">
        <w:t xml:space="preserve"> sistemas de </w:t>
      </w:r>
      <w:r w:rsidR="0022050D">
        <w:t>recomendação</w:t>
      </w:r>
      <w:r w:rsidR="00DB6A55">
        <w:t xml:space="preserve"> </w:t>
      </w:r>
      <w:r w:rsidR="0022050D">
        <w:t>híbridos</w:t>
      </w:r>
      <w:r w:rsidR="005C5C59">
        <w:t xml:space="preserve"> </w:t>
      </w:r>
      <w:r w:rsidR="005C5C59">
        <w:t xml:space="preserve">onde a ideia </w:t>
      </w:r>
      <w:r w:rsidR="00F964AE">
        <w:t>é</w:t>
      </w:r>
      <w:r w:rsidR="005C5C59">
        <w:t xml:space="preserve"> combinar as diferentes técnicas, buscando gerar uma boa e mais assertiva recomendação.</w:t>
      </w:r>
      <w:r w:rsidR="00211E74">
        <w:t xml:space="preserve"> </w:t>
      </w:r>
      <w:r w:rsidR="00211E74">
        <w:fldChar w:fldCharType="begin" w:fldLock="1"/>
      </w:r>
      <w:r w:rsidR="00211E74">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11E74">
        <w:fldChar w:fldCharType="separate"/>
      </w:r>
      <w:r w:rsidR="00211E74" w:rsidRPr="00180923">
        <w:rPr>
          <w:noProof/>
        </w:rPr>
        <w:t>(Dietmar et al., 2010)</w:t>
      </w:r>
      <w:r w:rsidR="00211E74">
        <w:fldChar w:fldCharType="end"/>
      </w:r>
    </w:p>
    <w:p w14:paraId="58FC8D7B" w14:textId="722B3804" w:rsidR="00335350" w:rsidRDefault="0089092D" w:rsidP="005C5C59">
      <w:pPr>
        <w:spacing w:after="120" w:line="360" w:lineRule="auto"/>
        <w:ind w:firstLine="851"/>
        <w:jc w:val="both"/>
      </w:pPr>
      <w:r>
        <w:t>Os sistemas de recomendação têm</w:t>
      </w:r>
      <w:r w:rsidR="00D15FC0">
        <w:t xml:space="preserve"> ajudado muito na venda de produtos online, porém, um dos </w:t>
      </w:r>
      <w:r w:rsidR="005B5877">
        <w:t>segmentos</w:t>
      </w:r>
      <w:r w:rsidR="00D15FC0">
        <w:t xml:space="preserve"> de mercado que</w:t>
      </w:r>
      <w:r w:rsidR="00C7299D">
        <w:t xml:space="preserve"> apresentaram</w:t>
      </w:r>
      <w:r w:rsidR="00D15FC0">
        <w:t xml:space="preserve"> problemas, são as vendas de álbum ou faixas online</w:t>
      </w:r>
      <w:r w:rsidR="00242EB1">
        <w:t xml:space="preserve">. </w:t>
      </w:r>
      <w:r w:rsidR="001A7098">
        <w:t>Pois e</w:t>
      </w:r>
      <w:r w:rsidR="00242EB1">
        <w:t xml:space="preserve">las </w:t>
      </w:r>
      <w:r w:rsidR="00D15FC0">
        <w:t>possibilita</w:t>
      </w:r>
      <w:r w:rsidR="00AE1B50">
        <w:t>m</w:t>
      </w:r>
      <w:r w:rsidR="00D15FC0">
        <w:t xml:space="preserve"> as pessoas baixarem ou receberem as faixas</w:t>
      </w:r>
      <w:r w:rsidR="007D4C07">
        <w:t xml:space="preserve"> a partir de compra</w:t>
      </w:r>
      <w:r w:rsidR="008F067A">
        <w:t>s</w:t>
      </w:r>
      <w:r w:rsidR="00B805AE">
        <w:t xml:space="preserve"> </w:t>
      </w:r>
      <w:r w:rsidR="0026589C">
        <w:t>em lojas virtuais</w:t>
      </w:r>
      <w:r w:rsidR="001A7098">
        <w:t>, porem o preço de cada faixa ainda era muito caro o que fazia com que muitos usuários optassem pela pirataria</w:t>
      </w:r>
      <w:r w:rsidR="00D15FC0">
        <w:t>.</w:t>
      </w:r>
      <w:r w:rsidR="00F329D3">
        <w:t xml:space="preserve"> </w:t>
      </w:r>
      <w:r w:rsidR="00297757">
        <w:t>Aonde muitos viram esse problema e criaram uma nova maneira de anunciar os “produtos musicais” online, que é o streaming musical.</w:t>
      </w:r>
      <w:r w:rsidR="005543FB">
        <w:t xml:space="preserve"> </w:t>
      </w:r>
      <w:r w:rsidR="005543FB">
        <w:fldChar w:fldCharType="begin" w:fldLock="1"/>
      </w:r>
      <w:r w:rsidR="005E6A26">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amp; Dieringer, 2016)","plainTextFormattedCitation":"(Borja &amp; Dieringer, 2016)","previouslyFormattedCitation":"(Borja &amp; Dieringer, 2016)"},"properties":{"noteIndex":0},"schema":"https://github.com/citation-style-language/schema/raw/master/csl-citation.json"}</w:instrText>
      </w:r>
      <w:r w:rsidR="005543FB">
        <w:fldChar w:fldCharType="separate"/>
      </w:r>
      <w:r w:rsidR="005543FB" w:rsidRPr="005543FB">
        <w:rPr>
          <w:noProof/>
        </w:rPr>
        <w:t>(Borja &amp; Dieringer, 2016)</w:t>
      </w:r>
      <w:r w:rsidR="005543FB">
        <w:fldChar w:fldCharType="end"/>
      </w:r>
    </w:p>
    <w:p w14:paraId="738E9910" w14:textId="7876BBD6" w:rsidR="00301F8A" w:rsidRDefault="00301F8A" w:rsidP="005C5C59">
      <w:pPr>
        <w:spacing w:after="120" w:line="360" w:lineRule="auto"/>
        <w:ind w:firstLine="851"/>
        <w:jc w:val="both"/>
      </w:pPr>
      <w:r>
        <w:t xml:space="preserve">O mercado musical tem evoluído muito desde seu início, </w:t>
      </w:r>
      <w:r w:rsidR="00B93DDD">
        <w:t xml:space="preserve">no início, seu consumo foi </w:t>
      </w:r>
      <w:r w:rsidR="0000003A">
        <w:t xml:space="preserve">aumentando cada vez mais com a evolução das tecnologias e internet. </w:t>
      </w:r>
      <w:commentRangeStart w:id="0"/>
      <w:r w:rsidR="005A5A0B">
        <w:t>Com o streaming musical, as pessoas passaram a consumir mais os sistemas de streaming, diminuindo o consumo de pirataria online a partir de downloads</w:t>
      </w:r>
      <w:r w:rsidR="00D264CA">
        <w:t>.</w:t>
      </w:r>
      <w:commentRangeEnd w:id="0"/>
      <w:r w:rsidR="005E1C2F">
        <w:rPr>
          <w:rStyle w:val="Refdecomentrio"/>
        </w:rPr>
        <w:commentReference w:id="0"/>
      </w:r>
      <w:r w:rsidR="005E1C2F">
        <w:t xml:space="preserve"> </w:t>
      </w:r>
      <w:r w:rsidR="00E374CF">
        <w:t xml:space="preserve"> Em 2018 o</w:t>
      </w:r>
      <w:r w:rsidR="00CF785F">
        <w:t xml:space="preserve"> lucro global da indústria musical cresceu 9,7%, nesse </w:t>
      </w:r>
      <w:r w:rsidR="00CF785F">
        <w:t>crescimento</w:t>
      </w:r>
      <w:r w:rsidR="006F29B0">
        <w:t>,</w:t>
      </w:r>
      <w:r w:rsidR="00CF785F">
        <w:t xml:space="preserve"> </w:t>
      </w:r>
      <w:r w:rsidR="00CF785F">
        <w:t xml:space="preserve">o streaming pago possui boa parte dele com um 34% </w:t>
      </w:r>
      <w:r w:rsidR="0046721D">
        <w:t>do total.</w:t>
      </w:r>
      <w:r w:rsidR="00E374CF">
        <w:t xml:space="preserve"> </w:t>
      </w:r>
      <w:r w:rsidR="00CF785F">
        <w:fldChar w:fldCharType="begin" w:fldLock="1"/>
      </w:r>
      <w:r w:rsidR="00CF785F">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operties":{"noteIndex":0},"schema":"https://github.com/citation-style-language/schema/raw/master/csl-citation.json"}</w:instrText>
      </w:r>
      <w:r w:rsidR="00CF785F">
        <w:fldChar w:fldCharType="separate"/>
      </w:r>
      <w:r w:rsidR="00CF785F" w:rsidRPr="00CF785F">
        <w:rPr>
          <w:noProof/>
        </w:rPr>
        <w:t>(IFPI, 2019)</w:t>
      </w:r>
      <w:r w:rsidR="00CF785F">
        <w:fldChar w:fldCharType="end"/>
      </w:r>
      <w:bookmarkStart w:id="1" w:name="_GoBack"/>
      <w:bookmarkEnd w:id="1"/>
    </w:p>
    <w:p w14:paraId="788738CD" w14:textId="77777777" w:rsidR="005E6A26" w:rsidRDefault="005E6A26" w:rsidP="005C5C59">
      <w:pPr>
        <w:spacing w:after="120" w:line="360" w:lineRule="auto"/>
        <w:ind w:firstLine="851"/>
        <w:jc w:val="both"/>
      </w:pPr>
    </w:p>
    <w:p w14:paraId="5B67227E" w14:textId="77777777" w:rsidR="008F067A" w:rsidRDefault="008F067A" w:rsidP="005C5C59">
      <w:pPr>
        <w:spacing w:after="120" w:line="360" w:lineRule="auto"/>
        <w:ind w:firstLine="851"/>
        <w:jc w:val="both"/>
      </w:pPr>
    </w:p>
    <w:p w14:paraId="1AC42BAB" w14:textId="4B54CB9A" w:rsidR="003A1CD1" w:rsidRDefault="003A1CD1" w:rsidP="005C5C59">
      <w:pPr>
        <w:spacing w:after="120" w:line="360" w:lineRule="auto"/>
        <w:jc w:val="both"/>
      </w:pPr>
      <w:r>
        <w:t>-------------------------------------</w:t>
      </w:r>
    </w:p>
    <w:p w14:paraId="3F95023B" w14:textId="77777777" w:rsidR="003A1CD1" w:rsidRDefault="00DB6A55" w:rsidP="00DB6A55">
      <w:pPr>
        <w:spacing w:after="120" w:line="360" w:lineRule="auto"/>
        <w:ind w:firstLine="851"/>
        <w:jc w:val="both"/>
      </w:pPr>
      <w:r>
        <w:t xml:space="preserve">Sistemas de </w:t>
      </w:r>
      <w:r w:rsidR="0022050D">
        <w:t>Recomendação</w:t>
      </w:r>
    </w:p>
    <w:p w14:paraId="3BD07689" w14:textId="77777777" w:rsidR="003A1CD1" w:rsidRDefault="003A1CD1" w:rsidP="00DB6A55">
      <w:pPr>
        <w:spacing w:after="120" w:line="360" w:lineRule="auto"/>
        <w:ind w:firstLine="851"/>
        <w:jc w:val="both"/>
      </w:pPr>
      <w:r>
        <w:t xml:space="preserve">- </w:t>
      </w:r>
      <w:proofErr w:type="gramStart"/>
      <w:r w:rsidR="00DB6A55">
        <w:t>conceito</w:t>
      </w:r>
      <w:proofErr w:type="gramEnd"/>
      <w:r w:rsidR="00DB6A55">
        <w:t xml:space="preserve"> </w:t>
      </w:r>
    </w:p>
    <w:p w14:paraId="7F557996" w14:textId="77777777" w:rsidR="003A1CD1" w:rsidRDefault="003A1CD1" w:rsidP="00DB6A55">
      <w:pPr>
        <w:spacing w:after="120" w:line="360" w:lineRule="auto"/>
        <w:ind w:firstLine="851"/>
        <w:jc w:val="both"/>
      </w:pPr>
      <w:r>
        <w:t xml:space="preserve">- </w:t>
      </w:r>
      <w:proofErr w:type="gramStart"/>
      <w:r w:rsidR="0022050D">
        <w:t>histórico</w:t>
      </w:r>
      <w:proofErr w:type="gramEnd"/>
      <w:r w:rsidR="00DB6A55">
        <w:t xml:space="preserve"> </w:t>
      </w:r>
    </w:p>
    <w:p w14:paraId="0CDBE3CA" w14:textId="77777777" w:rsidR="003A1CD1" w:rsidRDefault="003A1CD1" w:rsidP="00DB6A55">
      <w:pPr>
        <w:spacing w:after="120" w:line="360" w:lineRule="auto"/>
        <w:ind w:firstLine="851"/>
        <w:jc w:val="both"/>
      </w:pPr>
      <w:r>
        <w:t xml:space="preserve">- </w:t>
      </w:r>
      <w:r w:rsidR="00DB6A55">
        <w:t xml:space="preserve">Exemplos de uso </w:t>
      </w:r>
    </w:p>
    <w:p w14:paraId="35B314D3" w14:textId="28FB23E5" w:rsidR="003A1CD1" w:rsidRDefault="003A1CD1" w:rsidP="00DB6A55">
      <w:pPr>
        <w:spacing w:after="120" w:line="360" w:lineRule="auto"/>
        <w:ind w:firstLine="851"/>
        <w:jc w:val="both"/>
      </w:pPr>
      <w:r>
        <w:t xml:space="preserve">- </w:t>
      </w:r>
      <w:r w:rsidR="00DB6A55">
        <w:t xml:space="preserve">Sistemas de </w:t>
      </w:r>
      <w:r w:rsidR="0022050D">
        <w:t>Recomendação</w:t>
      </w:r>
      <w:r w:rsidR="00DB6A55">
        <w:t xml:space="preserve"> para </w:t>
      </w:r>
      <w:r w:rsidR="0022050D">
        <w:t>Streaming</w:t>
      </w:r>
      <w:r w:rsidR="00DB6A55">
        <w:t xml:space="preserve"> </w:t>
      </w:r>
    </w:p>
    <w:p w14:paraId="45435B3E" w14:textId="5E1FEED5" w:rsidR="00DB6A55" w:rsidRDefault="003A1CD1" w:rsidP="00DB6A55">
      <w:pPr>
        <w:spacing w:after="120" w:line="360" w:lineRule="auto"/>
        <w:ind w:firstLine="851"/>
        <w:jc w:val="both"/>
      </w:pPr>
      <w:r>
        <w:t xml:space="preserve">- </w:t>
      </w:r>
      <w:r w:rsidR="00DB6A55">
        <w:t>Vantagens/desvantagens</w:t>
      </w:r>
    </w:p>
    <w:p w14:paraId="3462CFDE" w14:textId="77777777" w:rsidR="00230DC1" w:rsidRDefault="00230DC1" w:rsidP="00230DC1">
      <w:pPr>
        <w:spacing w:after="120" w:line="360" w:lineRule="auto"/>
        <w:jc w:val="both"/>
      </w:pPr>
    </w:p>
    <w:p w14:paraId="441021C1" w14:textId="77777777" w:rsidR="00DB6A55" w:rsidRDefault="0022050D" w:rsidP="00DB6A55">
      <w:pPr>
        <w:spacing w:after="120" w:line="360" w:lineRule="auto"/>
        <w:ind w:firstLine="851"/>
        <w:jc w:val="both"/>
      </w:pPr>
      <w:r>
        <w:lastRenderedPageBreak/>
        <w:t>Serviços</w:t>
      </w:r>
      <w:r w:rsidR="00DB6A55">
        <w:t xml:space="preserve"> de </w:t>
      </w:r>
      <w:r>
        <w:t>Streaming</w:t>
      </w:r>
      <w:r w:rsidR="00DB6A55">
        <w:t xml:space="preserve"> Musicais </w:t>
      </w:r>
    </w:p>
    <w:p w14:paraId="39EBC6D9" w14:textId="77777777" w:rsidR="00DB6A55" w:rsidRDefault="00DB6A55" w:rsidP="00DB6A55">
      <w:pPr>
        <w:spacing w:after="120" w:line="360" w:lineRule="auto"/>
        <w:ind w:firstLine="851"/>
        <w:jc w:val="both"/>
      </w:pPr>
      <w:r>
        <w:t xml:space="preserve">- </w:t>
      </w:r>
      <w:proofErr w:type="gramStart"/>
      <w:r>
        <w:t>conceito</w:t>
      </w:r>
      <w:proofErr w:type="gramEnd"/>
      <w:r>
        <w:t xml:space="preserve"> </w:t>
      </w:r>
    </w:p>
    <w:p w14:paraId="25385597" w14:textId="77777777" w:rsidR="00DB6A55" w:rsidRDefault="00DB6A55" w:rsidP="00DB6A55">
      <w:pPr>
        <w:spacing w:after="120" w:line="360" w:lineRule="auto"/>
        <w:ind w:firstLine="851"/>
        <w:jc w:val="both"/>
      </w:pPr>
      <w:r>
        <w:t xml:space="preserve">- </w:t>
      </w:r>
      <w:proofErr w:type="gramStart"/>
      <w:r w:rsidR="0022050D">
        <w:t>histórico</w:t>
      </w:r>
      <w:proofErr w:type="gramEnd"/>
      <w:r>
        <w:t xml:space="preserve"> </w:t>
      </w:r>
    </w:p>
    <w:p w14:paraId="2FCE11EF" w14:textId="77777777" w:rsidR="003A1CD1" w:rsidRDefault="00DB6A55" w:rsidP="00DB6A55">
      <w:pPr>
        <w:spacing w:after="120" w:line="360" w:lineRule="auto"/>
        <w:ind w:firstLine="851"/>
        <w:jc w:val="both"/>
      </w:pPr>
      <w:r>
        <w:t xml:space="preserve">- </w:t>
      </w:r>
      <w:proofErr w:type="gramStart"/>
      <w:r>
        <w:t>exemplos</w:t>
      </w:r>
      <w:proofErr w:type="gramEnd"/>
      <w:r>
        <w:t xml:space="preserve"> </w:t>
      </w:r>
    </w:p>
    <w:p w14:paraId="7D3844C3" w14:textId="2B8D21A1" w:rsidR="00DB6A55" w:rsidRDefault="003A1CD1" w:rsidP="00DB6A55">
      <w:pPr>
        <w:spacing w:after="120" w:line="360" w:lineRule="auto"/>
        <w:ind w:firstLine="851"/>
        <w:jc w:val="both"/>
      </w:pPr>
      <w:r>
        <w:t xml:space="preserve">- </w:t>
      </w:r>
      <w:proofErr w:type="gramStart"/>
      <w:r w:rsidR="00DB6A55">
        <w:t>mais</w:t>
      </w:r>
      <w:proofErr w:type="gramEnd"/>
      <w:r w:rsidR="00DB6A55">
        <w:t xml:space="preserve"> utilizado a partir de alguma </w:t>
      </w:r>
      <w:r w:rsidR="0022050D">
        <w:t>estatística</w:t>
      </w:r>
    </w:p>
    <w:p w14:paraId="72B2F4E8" w14:textId="77777777" w:rsidR="00DB6A55" w:rsidRDefault="00DB6A55" w:rsidP="00DB6A55">
      <w:pPr>
        <w:spacing w:after="120" w:line="360" w:lineRule="auto"/>
        <w:ind w:firstLine="851"/>
        <w:jc w:val="both"/>
      </w:pPr>
    </w:p>
    <w:p w14:paraId="566A6316" w14:textId="77777777" w:rsidR="00DB6A55" w:rsidRDefault="00DB6A55" w:rsidP="00DB6A55">
      <w:pPr>
        <w:spacing w:after="120" w:line="360" w:lineRule="auto"/>
        <w:ind w:firstLine="851"/>
        <w:jc w:val="both"/>
      </w:pPr>
      <w:r>
        <w:t xml:space="preserve">- O que faltam nos sistemas de </w:t>
      </w:r>
      <w:r w:rsidR="0022050D">
        <w:t>recomendação</w:t>
      </w:r>
      <w:r>
        <w:t xml:space="preserve"> musicais para </w:t>
      </w:r>
      <w:r w:rsidR="002B0134">
        <w:t>serviços</w:t>
      </w:r>
      <w:r>
        <w:t xml:space="preserve"> de </w:t>
      </w:r>
      <w:r w:rsidR="0022050D">
        <w:t>streaming</w:t>
      </w:r>
    </w:p>
    <w:p w14:paraId="4A68381B" w14:textId="77777777" w:rsidR="00DB6A55" w:rsidRDefault="00DB6A55" w:rsidP="00807130">
      <w:pPr>
        <w:spacing w:after="120" w:line="360" w:lineRule="auto"/>
        <w:ind w:firstLine="851"/>
        <w:jc w:val="both"/>
      </w:pPr>
      <w:r>
        <w:t>- Formula a tua questão de pesquisa</w:t>
      </w:r>
    </w:p>
    <w:p w14:paraId="1B3D39FB" w14:textId="77777777" w:rsidR="00807130" w:rsidRDefault="00807130" w:rsidP="00807130">
      <w:pPr>
        <w:spacing w:after="120" w:line="360" w:lineRule="auto"/>
        <w:ind w:firstLine="851"/>
        <w:jc w:val="both"/>
      </w:pPr>
      <w:r>
        <w:t>---------------------------------</w:t>
      </w:r>
    </w:p>
    <w:p w14:paraId="16E60151" w14:textId="77777777" w:rsidR="00DB6A55" w:rsidRDefault="00DB6A55" w:rsidP="00DB6A55">
      <w:pPr>
        <w:spacing w:after="120" w:line="360" w:lineRule="auto"/>
        <w:ind w:firstLine="851"/>
        <w:jc w:val="both"/>
      </w:pPr>
      <w:r>
        <w:t xml:space="preserve">Atualmente, o Spotify não consegue captar um sentimento tão bem, devido a não levar em </w:t>
      </w:r>
      <w:r w:rsidR="0022050D">
        <w:t>consideração</w:t>
      </w:r>
      <w:r>
        <w:t xml:space="preserve"> as </w:t>
      </w:r>
      <w:r w:rsidR="002B0134">
        <w:t>ações</w:t>
      </w:r>
      <w:r>
        <w:t xml:space="preserve"> que os </w:t>
      </w:r>
      <w:r w:rsidR="0022050D">
        <w:t>usuários</w:t>
      </w:r>
      <w:r>
        <w:t xml:space="preserve"> estão tomando naquele momento.</w:t>
      </w:r>
    </w:p>
    <w:p w14:paraId="10CD3D92" w14:textId="77777777" w:rsidR="00DB6A55" w:rsidRDefault="00DB6A55" w:rsidP="00DB6A55">
      <w:pPr>
        <w:spacing w:after="120" w:line="360" w:lineRule="auto"/>
        <w:ind w:firstLine="851"/>
        <w:jc w:val="both"/>
      </w:pPr>
      <w:r>
        <w:t xml:space="preserve">A ideia desse projeto e que com ele, possamos evoluir a </w:t>
      </w:r>
      <w:r w:rsidR="0022050D">
        <w:t>recomendação</w:t>
      </w:r>
      <w:r>
        <w:t xml:space="preserve"> musical para algo mais voltado ao sentimento que o </w:t>
      </w:r>
      <w:r w:rsidR="0022050D">
        <w:t>usuário</w:t>
      </w:r>
      <w:r>
        <w:t xml:space="preserve"> </w:t>
      </w:r>
      <w:r w:rsidR="00C05259">
        <w:t>está</w:t>
      </w:r>
      <w:r>
        <w:t xml:space="preserve"> sentindo </w:t>
      </w:r>
      <w:proofErr w:type="gramStart"/>
      <w:r>
        <w:t>no momento em que</w:t>
      </w:r>
      <w:proofErr w:type="gramEnd"/>
      <w:r>
        <w:t xml:space="preserve"> </w:t>
      </w:r>
      <w:r w:rsidR="00C05259">
        <w:t>está</w:t>
      </w:r>
      <w:r>
        <w:t xml:space="preserve"> ouvindo a </w:t>
      </w:r>
      <w:r w:rsidR="002E128E">
        <w:t>música</w:t>
      </w:r>
      <w:r>
        <w:t>.</w:t>
      </w:r>
    </w:p>
    <w:p w14:paraId="2CBFC5E9" w14:textId="77777777" w:rsidR="00DB6A55" w:rsidRDefault="00DB6A55" w:rsidP="00DB6A55">
      <w:pPr>
        <w:spacing w:after="120" w:line="360" w:lineRule="auto"/>
        <w:ind w:firstLine="851"/>
        <w:jc w:val="both"/>
      </w:pPr>
      <w:r>
        <w:t xml:space="preserve"> </w:t>
      </w:r>
    </w:p>
    <w:p w14:paraId="54183424" w14:textId="77777777" w:rsidR="000E2F2D" w:rsidRDefault="000E2F2D" w:rsidP="00DB6A55">
      <w:pPr>
        <w:spacing w:after="120" w:line="360" w:lineRule="auto"/>
        <w:ind w:firstLine="851"/>
        <w:jc w:val="both"/>
      </w:pPr>
    </w:p>
    <w:p w14:paraId="3F952145" w14:textId="77777777" w:rsidR="00DB6A55" w:rsidRPr="00DB6A55" w:rsidRDefault="00DB6A55" w:rsidP="00DB6A55">
      <w:pPr>
        <w:spacing w:after="120" w:line="360" w:lineRule="auto"/>
        <w:ind w:firstLine="851"/>
        <w:jc w:val="both"/>
        <w:rPr>
          <w:b/>
          <w:color w:val="800000"/>
        </w:rPr>
      </w:pPr>
    </w:p>
    <w:p w14:paraId="572A25E3" w14:textId="77777777" w:rsidR="00D113DA" w:rsidRPr="00D8584B" w:rsidRDefault="0091406C" w:rsidP="000E2F2D">
      <w:pPr>
        <w:spacing w:line="360" w:lineRule="auto"/>
        <w:jc w:val="center"/>
      </w:pPr>
      <w:r>
        <w:rPr>
          <w:bCs/>
          <w:sz w:val="28"/>
        </w:rPr>
        <w:br w:type="page"/>
      </w:r>
      <w:r w:rsidR="00D8584B" w:rsidRPr="00ED7DA0">
        <w:rPr>
          <w:bCs/>
          <w:sz w:val="28"/>
        </w:rPr>
        <w:lastRenderedPageBreak/>
        <w:t>OBJETIVOS</w:t>
      </w:r>
    </w:p>
    <w:p w14:paraId="06FC5CCB" w14:textId="77777777" w:rsidR="00D113DA" w:rsidRDefault="00D113DA" w:rsidP="000E2F2D">
      <w:pPr>
        <w:spacing w:line="360" w:lineRule="auto"/>
        <w:jc w:val="center"/>
      </w:pPr>
    </w:p>
    <w:p w14:paraId="1A809DBB" w14:textId="77777777" w:rsidR="00D113DA" w:rsidRDefault="00D113DA" w:rsidP="000E2F2D">
      <w:pPr>
        <w:spacing w:line="360" w:lineRule="auto"/>
        <w:jc w:val="both"/>
      </w:pPr>
      <w:r>
        <w:t>Objetivo geral</w:t>
      </w:r>
    </w:p>
    <w:p w14:paraId="532FDB6F" w14:textId="77777777" w:rsidR="00807130" w:rsidRDefault="00807130" w:rsidP="00D8584B">
      <w:pPr>
        <w:spacing w:line="360" w:lineRule="auto"/>
        <w:jc w:val="both"/>
      </w:pPr>
    </w:p>
    <w:p w14:paraId="6E021C9E" w14:textId="77777777" w:rsidR="00D113DA" w:rsidRDefault="00807130" w:rsidP="00D8584B">
      <w:pPr>
        <w:spacing w:line="360" w:lineRule="auto"/>
        <w:jc w:val="both"/>
      </w:pPr>
      <w:r w:rsidRPr="00807130">
        <w:t>Desenvolver um sistema de recomendação musical, considerando o contexto comportamental do usuário, bem como o contexto do ambiente onde ele encontra-se.</w:t>
      </w:r>
    </w:p>
    <w:p w14:paraId="6210DDCC" w14:textId="77777777" w:rsidR="00807130" w:rsidRDefault="00807130" w:rsidP="00D8584B">
      <w:pPr>
        <w:spacing w:line="360" w:lineRule="auto"/>
        <w:jc w:val="both"/>
      </w:pPr>
    </w:p>
    <w:p w14:paraId="3C19B373" w14:textId="77777777" w:rsidR="00D113DA" w:rsidRDefault="00D113DA" w:rsidP="00D8584B">
      <w:pPr>
        <w:spacing w:line="360" w:lineRule="auto"/>
        <w:jc w:val="both"/>
      </w:pPr>
      <w:r>
        <w:t>Objetivos específicos</w:t>
      </w:r>
    </w:p>
    <w:p w14:paraId="41062289" w14:textId="77777777" w:rsidR="002E72AE" w:rsidRDefault="002E72AE" w:rsidP="002E72AE">
      <w:pPr>
        <w:numPr>
          <w:ilvl w:val="0"/>
          <w:numId w:val="22"/>
        </w:numPr>
        <w:spacing w:line="360" w:lineRule="auto"/>
        <w:jc w:val="both"/>
      </w:pPr>
      <w:r>
        <w:t xml:space="preserve">Investigar APIs de Serviços de </w:t>
      </w:r>
      <w:r w:rsidR="0022050D">
        <w:t>Streamings</w:t>
      </w:r>
      <w:r>
        <w:t xml:space="preserve"> Musicais.</w:t>
      </w:r>
    </w:p>
    <w:p w14:paraId="2367C0DB" w14:textId="77777777" w:rsidR="002E72AE" w:rsidRDefault="002E72AE" w:rsidP="002E72AE">
      <w:pPr>
        <w:numPr>
          <w:ilvl w:val="0"/>
          <w:numId w:val="22"/>
        </w:numPr>
        <w:spacing w:line="360" w:lineRule="auto"/>
        <w:jc w:val="both"/>
      </w:pPr>
      <w:r>
        <w:t>Selecionar a API a ser utilizada no sistema de recomendação.</w:t>
      </w:r>
    </w:p>
    <w:p w14:paraId="5E5E584A" w14:textId="77777777" w:rsidR="002E72AE" w:rsidRPr="002E72AE" w:rsidRDefault="002E72AE" w:rsidP="002E72AE">
      <w:pPr>
        <w:numPr>
          <w:ilvl w:val="0"/>
          <w:numId w:val="22"/>
        </w:numPr>
        <w:spacing w:line="360" w:lineRule="auto"/>
        <w:jc w:val="both"/>
        <w:rPr>
          <w:color w:val="FF0000"/>
        </w:rPr>
      </w:pPr>
      <w:r w:rsidRPr="002E72AE">
        <w:rPr>
          <w:color w:val="FF0000"/>
        </w:rPr>
        <w:t>Definir os contextos de ambiente a serem utilizados no sistema.</w:t>
      </w:r>
    </w:p>
    <w:p w14:paraId="646DFAB4" w14:textId="77777777" w:rsidR="002E72AE" w:rsidRPr="002E72AE" w:rsidRDefault="002E72AE" w:rsidP="002E72AE">
      <w:pPr>
        <w:numPr>
          <w:ilvl w:val="0"/>
          <w:numId w:val="22"/>
        </w:numPr>
        <w:spacing w:line="360" w:lineRule="auto"/>
        <w:jc w:val="both"/>
        <w:rPr>
          <w:color w:val="FF0000"/>
        </w:rPr>
      </w:pPr>
      <w:r w:rsidRPr="002E72AE">
        <w:rPr>
          <w:color w:val="FF0000"/>
        </w:rPr>
        <w:t xml:space="preserve">Definir os contextos comportamentais do </w:t>
      </w:r>
      <w:r w:rsidR="0022050D" w:rsidRPr="002E72AE">
        <w:rPr>
          <w:color w:val="FF0000"/>
        </w:rPr>
        <w:t>usuário</w:t>
      </w:r>
      <w:r w:rsidRPr="002E72AE">
        <w:rPr>
          <w:color w:val="FF0000"/>
        </w:rPr>
        <w:t xml:space="preserve"> a serem utilizados no</w:t>
      </w:r>
      <w:r>
        <w:rPr>
          <w:color w:val="FF0000"/>
        </w:rPr>
        <w:t xml:space="preserve"> </w:t>
      </w:r>
      <w:r w:rsidRPr="002E72AE">
        <w:rPr>
          <w:color w:val="FF0000"/>
        </w:rPr>
        <w:t>sistema.</w:t>
      </w:r>
    </w:p>
    <w:p w14:paraId="6A37B3D7" w14:textId="77777777" w:rsidR="002E72AE" w:rsidRDefault="002E72AE" w:rsidP="002E72AE">
      <w:pPr>
        <w:numPr>
          <w:ilvl w:val="0"/>
          <w:numId w:val="22"/>
        </w:numPr>
        <w:spacing w:line="360" w:lineRule="auto"/>
        <w:jc w:val="both"/>
      </w:pPr>
      <w:r>
        <w:t xml:space="preserve">Criar a infraestrutura </w:t>
      </w:r>
      <w:r w:rsidR="0022050D">
        <w:t>necessária</w:t>
      </w:r>
      <w:r>
        <w:t xml:space="preserve"> para o armazenamento e relacionamento das </w:t>
      </w:r>
      <w:r w:rsidR="002E128E">
        <w:t>músicas</w:t>
      </w:r>
      <w:r>
        <w:t xml:space="preserve"> com os contextos comportamentais e de ambiente do </w:t>
      </w:r>
      <w:r w:rsidR="0022050D">
        <w:t>usuário</w:t>
      </w:r>
      <w:r>
        <w:t>.</w:t>
      </w:r>
    </w:p>
    <w:p w14:paraId="75FB20E2" w14:textId="77777777" w:rsidR="002E72AE" w:rsidRPr="002E72AE" w:rsidRDefault="002E72AE" w:rsidP="002E72AE">
      <w:pPr>
        <w:numPr>
          <w:ilvl w:val="0"/>
          <w:numId w:val="22"/>
        </w:numPr>
        <w:spacing w:line="360" w:lineRule="auto"/>
        <w:jc w:val="both"/>
        <w:rPr>
          <w:color w:val="FF0000"/>
        </w:rPr>
      </w:pPr>
      <w:r w:rsidRPr="002E72AE">
        <w:rPr>
          <w:color w:val="FF0000"/>
        </w:rPr>
        <w:t xml:space="preserve">Criar um </w:t>
      </w:r>
      <w:r w:rsidR="0022050D" w:rsidRPr="002E72AE">
        <w:rPr>
          <w:color w:val="FF0000"/>
        </w:rPr>
        <w:t>protótipo</w:t>
      </w:r>
      <w:r w:rsidRPr="002E72AE">
        <w:rPr>
          <w:color w:val="FF0000"/>
        </w:rPr>
        <w:t xml:space="preserve"> do sistema de recomendação.</w:t>
      </w:r>
    </w:p>
    <w:p w14:paraId="3E297FE1" w14:textId="77777777" w:rsidR="007F7059" w:rsidRPr="0022050D" w:rsidRDefault="002E72AE" w:rsidP="00E37DA0">
      <w:pPr>
        <w:numPr>
          <w:ilvl w:val="0"/>
          <w:numId w:val="22"/>
        </w:numPr>
        <w:tabs>
          <w:tab w:val="left" w:pos="284"/>
        </w:tabs>
        <w:spacing w:line="360" w:lineRule="auto"/>
        <w:jc w:val="both"/>
      </w:pPr>
      <w:r>
        <w:t>Avaliar o sistema de recomendação com usuários voluntários.</w:t>
      </w:r>
    </w:p>
    <w:p w14:paraId="591BA54A" w14:textId="77777777" w:rsidR="000E2F2D" w:rsidRDefault="000E2F2D" w:rsidP="000E2F2D"/>
    <w:p w14:paraId="14A0FDD3" w14:textId="77777777" w:rsidR="000E2F2D" w:rsidRPr="000E2F2D" w:rsidRDefault="000E2F2D" w:rsidP="000E2F2D"/>
    <w:p w14:paraId="7F363761" w14:textId="77777777" w:rsidR="00D113DA" w:rsidRPr="000E2F2D" w:rsidRDefault="00D113DA" w:rsidP="000E2F2D">
      <w:pPr>
        <w:pStyle w:val="Ttulo1"/>
        <w:spacing w:line="360" w:lineRule="auto"/>
        <w:rPr>
          <w:b w:val="0"/>
          <w:sz w:val="28"/>
        </w:rPr>
      </w:pPr>
      <w:r w:rsidRPr="000E2F2D">
        <w:rPr>
          <w:color w:val="800000"/>
          <w:sz w:val="24"/>
        </w:rPr>
        <w:br w:type="page"/>
      </w:r>
      <w:r w:rsidR="000E2F2D" w:rsidRPr="000E2F2D">
        <w:rPr>
          <w:b w:val="0"/>
          <w:sz w:val="28"/>
        </w:rPr>
        <w:lastRenderedPageBreak/>
        <w:t>METODOLOGIA</w:t>
      </w:r>
    </w:p>
    <w:p w14:paraId="5DF77920" w14:textId="77777777" w:rsidR="00D113DA" w:rsidRDefault="00D113DA" w:rsidP="00D113DA">
      <w:pPr>
        <w:spacing w:line="360" w:lineRule="auto"/>
        <w:jc w:val="both"/>
      </w:pPr>
    </w:p>
    <w:p w14:paraId="79EEA83F" w14:textId="77777777" w:rsidR="00D113DA" w:rsidRDefault="00D113DA" w:rsidP="00BB7ADC">
      <w:pPr>
        <w:pStyle w:val="Recuodecorpodetexto"/>
        <w:spacing w:after="120" w:line="360" w:lineRule="auto"/>
        <w:ind w:firstLine="851"/>
      </w:pPr>
    </w:p>
    <w:p w14:paraId="53B9811B" w14:textId="77777777" w:rsidR="00DC7C2C" w:rsidRDefault="00DC7C2C" w:rsidP="00BB7ADC">
      <w:pPr>
        <w:pStyle w:val="Recuodecorpodetexto"/>
        <w:spacing w:after="120" w:line="360" w:lineRule="auto"/>
        <w:ind w:firstLine="851"/>
      </w:pPr>
    </w:p>
    <w:p w14:paraId="0E9ACB58" w14:textId="77777777" w:rsidR="00D113DA" w:rsidRDefault="00D113DA" w:rsidP="00BB7ADC">
      <w:pPr>
        <w:spacing w:after="120" w:line="360" w:lineRule="auto"/>
        <w:ind w:firstLine="851"/>
        <w:jc w:val="both"/>
      </w:pPr>
    </w:p>
    <w:p w14:paraId="63779CF9" w14:textId="77777777" w:rsidR="00803DA8" w:rsidRDefault="00803DA8" w:rsidP="000E2F2D">
      <w:pPr>
        <w:spacing w:line="360" w:lineRule="auto"/>
        <w:ind w:firstLine="851"/>
        <w:jc w:val="both"/>
      </w:pPr>
    </w:p>
    <w:p w14:paraId="7ECDEA86" w14:textId="77777777" w:rsidR="00803DA8" w:rsidRDefault="00803DA8" w:rsidP="000E2F2D">
      <w:pPr>
        <w:spacing w:line="360" w:lineRule="auto"/>
        <w:ind w:firstLine="851"/>
        <w:jc w:val="both"/>
      </w:pPr>
    </w:p>
    <w:p w14:paraId="3CAB105D" w14:textId="77777777" w:rsidR="00803DA8" w:rsidRPr="00803DA8" w:rsidRDefault="00803DA8" w:rsidP="00803DA8">
      <w:pPr>
        <w:spacing w:after="120" w:line="360" w:lineRule="auto"/>
        <w:rPr>
          <w:b/>
          <w:color w:val="800000"/>
        </w:rPr>
      </w:pPr>
      <w:r w:rsidRPr="00803DA8">
        <w:rPr>
          <w:b/>
          <w:color w:val="800000"/>
        </w:rPr>
        <w:t xml:space="preserve">OBSERVAÇÕES: </w:t>
      </w:r>
    </w:p>
    <w:p w14:paraId="099F9907" w14:textId="77777777" w:rsidR="00803DA8" w:rsidRPr="00803DA8" w:rsidRDefault="00803DA8" w:rsidP="00803DA8">
      <w:pPr>
        <w:numPr>
          <w:ilvl w:val="0"/>
          <w:numId w:val="21"/>
        </w:numPr>
        <w:spacing w:after="120" w:line="360" w:lineRule="auto"/>
        <w:jc w:val="both"/>
        <w:rPr>
          <w:b/>
          <w:color w:val="800000"/>
        </w:rPr>
      </w:pPr>
      <w:r w:rsidRPr="00803DA8">
        <w:rPr>
          <w:b/>
          <w:color w:val="800000"/>
        </w:rPr>
        <w:t xml:space="preserve">Entende-se por metodologia a forma, a maneira como a pesquisa será realizada. É o caminho para se chegar no conhecimento, na resposta ao problema de pesquisa. São os passos da pesquisa. </w:t>
      </w:r>
    </w:p>
    <w:p w14:paraId="4ABE61D5" w14:textId="77777777" w:rsidR="00803DA8" w:rsidRPr="00803DA8" w:rsidRDefault="00803DA8" w:rsidP="00803DA8">
      <w:pPr>
        <w:numPr>
          <w:ilvl w:val="0"/>
          <w:numId w:val="21"/>
        </w:numPr>
        <w:spacing w:after="120" w:line="360" w:lineRule="auto"/>
        <w:jc w:val="both"/>
        <w:rPr>
          <w:b/>
          <w:color w:val="800000"/>
        </w:rPr>
      </w:pPr>
      <w:r w:rsidRPr="00803DA8">
        <w:rPr>
          <w:b/>
          <w:color w:val="800000"/>
        </w:rPr>
        <w:t xml:space="preserve">Apresentamos o universo a ser pesquisado (pessoas, coisas, fenômenos....), o método, as técnicas de coleta de dados a serem utilizadas (pesquisa bibliográfica, documental, de campo, de laboratório, entrevista, questionário, testes, </w:t>
      </w:r>
      <w:proofErr w:type="gramStart"/>
      <w:r w:rsidRPr="00803DA8">
        <w:rPr>
          <w:b/>
          <w:color w:val="800000"/>
        </w:rPr>
        <w:t>formulários, etc</w:t>
      </w:r>
      <w:proofErr w:type="gramEnd"/>
      <w:r w:rsidRPr="00803DA8">
        <w:rPr>
          <w:b/>
          <w:color w:val="800000"/>
        </w:rPr>
        <w:t xml:space="preserve">), a forma de análise e interpretação dos dados.   </w:t>
      </w:r>
    </w:p>
    <w:p w14:paraId="04BBFC61" w14:textId="77777777" w:rsidR="00D113DA" w:rsidRPr="00803DA8" w:rsidRDefault="00D113DA" w:rsidP="00803DA8">
      <w:pPr>
        <w:pStyle w:val="Ttulo1"/>
        <w:spacing w:line="360" w:lineRule="auto"/>
        <w:rPr>
          <w:b w:val="0"/>
          <w:sz w:val="28"/>
        </w:rPr>
      </w:pPr>
      <w:r>
        <w:rPr>
          <w:sz w:val="24"/>
        </w:rPr>
        <w:br w:type="page"/>
      </w:r>
      <w:r w:rsidR="00803DA8" w:rsidRPr="00803DA8">
        <w:rPr>
          <w:b w:val="0"/>
          <w:sz w:val="28"/>
        </w:rPr>
        <w:lastRenderedPageBreak/>
        <w:t>CRONOGRAMA</w:t>
      </w:r>
    </w:p>
    <w:p w14:paraId="3ACDBA1B" w14:textId="77777777" w:rsidR="00D113DA" w:rsidRDefault="00D113DA" w:rsidP="00803DA8">
      <w:pPr>
        <w:spacing w:line="360" w:lineRule="auto"/>
        <w:jc w:val="both"/>
      </w:pPr>
    </w:p>
    <w:p w14:paraId="01695F60" w14:textId="77777777" w:rsidR="00D113DA" w:rsidRDefault="00D113DA" w:rsidP="00803DA8">
      <w:pPr>
        <w:spacing w:line="360" w:lineRule="auto"/>
        <w:jc w:val="center"/>
      </w:pPr>
      <w:r>
        <w:t xml:space="preserve">Trabalho de Conclusão I </w:t>
      </w:r>
    </w:p>
    <w:p w14:paraId="427C96E1"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51"/>
        <w:gridCol w:w="834"/>
        <w:gridCol w:w="834"/>
        <w:gridCol w:w="834"/>
        <w:gridCol w:w="833"/>
      </w:tblGrid>
      <w:tr w:rsidR="00D113DA" w14:paraId="2C79FFE2" w14:textId="77777777">
        <w:trPr>
          <w:cantSplit/>
          <w:jc w:val="center"/>
        </w:trPr>
        <w:tc>
          <w:tcPr>
            <w:tcW w:w="2451" w:type="dxa"/>
            <w:vMerge w:val="restart"/>
            <w:vAlign w:val="center"/>
          </w:tcPr>
          <w:p w14:paraId="40B507A3" w14:textId="77777777" w:rsidR="00D113DA" w:rsidRDefault="00D113DA" w:rsidP="00D113DA">
            <w:pPr>
              <w:spacing w:line="360" w:lineRule="auto"/>
              <w:jc w:val="both"/>
            </w:pPr>
            <w:r>
              <w:t xml:space="preserve">Etapa </w:t>
            </w:r>
          </w:p>
        </w:tc>
        <w:tc>
          <w:tcPr>
            <w:tcW w:w="3335" w:type="dxa"/>
            <w:gridSpan w:val="4"/>
            <w:tcBorders>
              <w:bottom w:val="nil"/>
            </w:tcBorders>
          </w:tcPr>
          <w:p w14:paraId="7BF2CB9B" w14:textId="77777777" w:rsidR="00D113DA" w:rsidRDefault="00D113DA" w:rsidP="00D113DA">
            <w:pPr>
              <w:spacing w:line="360" w:lineRule="auto"/>
              <w:jc w:val="center"/>
            </w:pPr>
            <w:r>
              <w:t>Meses</w:t>
            </w:r>
          </w:p>
        </w:tc>
      </w:tr>
      <w:tr w:rsidR="00D113DA" w14:paraId="0169A33F" w14:textId="77777777">
        <w:trPr>
          <w:jc w:val="center"/>
        </w:trPr>
        <w:tc>
          <w:tcPr>
            <w:tcW w:w="2451" w:type="dxa"/>
            <w:vMerge/>
          </w:tcPr>
          <w:p w14:paraId="5F5A3D44" w14:textId="77777777" w:rsidR="00D113DA" w:rsidRDefault="00D113DA" w:rsidP="00D113DA">
            <w:pPr>
              <w:spacing w:line="360" w:lineRule="auto"/>
              <w:jc w:val="both"/>
            </w:pPr>
          </w:p>
        </w:tc>
        <w:tc>
          <w:tcPr>
            <w:tcW w:w="834" w:type="dxa"/>
          </w:tcPr>
          <w:p w14:paraId="23ED5470" w14:textId="77777777" w:rsidR="00D113DA" w:rsidRDefault="00800407" w:rsidP="00D113DA">
            <w:pPr>
              <w:spacing w:line="360" w:lineRule="auto"/>
              <w:jc w:val="center"/>
            </w:pPr>
            <w:r>
              <w:t>Mar</w:t>
            </w:r>
          </w:p>
        </w:tc>
        <w:tc>
          <w:tcPr>
            <w:tcW w:w="834" w:type="dxa"/>
          </w:tcPr>
          <w:p w14:paraId="62CD1464" w14:textId="77777777" w:rsidR="00D113DA" w:rsidRDefault="00800407" w:rsidP="00D113DA">
            <w:pPr>
              <w:spacing w:line="360" w:lineRule="auto"/>
              <w:jc w:val="center"/>
            </w:pPr>
            <w:r>
              <w:t>Abr</w:t>
            </w:r>
          </w:p>
        </w:tc>
        <w:tc>
          <w:tcPr>
            <w:tcW w:w="834" w:type="dxa"/>
          </w:tcPr>
          <w:p w14:paraId="70943A02" w14:textId="77777777" w:rsidR="00D113DA" w:rsidRDefault="00800407" w:rsidP="00D113DA">
            <w:pPr>
              <w:spacing w:line="360" w:lineRule="auto"/>
              <w:jc w:val="center"/>
            </w:pPr>
            <w:r>
              <w:t>Mai</w:t>
            </w:r>
          </w:p>
        </w:tc>
        <w:tc>
          <w:tcPr>
            <w:tcW w:w="833" w:type="dxa"/>
          </w:tcPr>
          <w:p w14:paraId="01825E55" w14:textId="77777777" w:rsidR="00D113DA" w:rsidRDefault="00800407" w:rsidP="00D113DA">
            <w:pPr>
              <w:spacing w:line="360" w:lineRule="auto"/>
              <w:jc w:val="center"/>
            </w:pPr>
            <w:r>
              <w:t>Jun</w:t>
            </w:r>
          </w:p>
        </w:tc>
      </w:tr>
      <w:tr w:rsidR="00D113DA" w14:paraId="215E4896" w14:textId="77777777">
        <w:trPr>
          <w:jc w:val="center"/>
        </w:trPr>
        <w:tc>
          <w:tcPr>
            <w:tcW w:w="2451" w:type="dxa"/>
            <w:tcBorders>
              <w:bottom w:val="single" w:sz="4" w:space="0" w:color="auto"/>
            </w:tcBorders>
          </w:tcPr>
          <w:p w14:paraId="4CA85C7D" w14:textId="77777777" w:rsidR="00D113DA" w:rsidRDefault="00D113DA" w:rsidP="00D113DA">
            <w:pPr>
              <w:spacing w:line="360" w:lineRule="auto"/>
              <w:jc w:val="both"/>
            </w:pPr>
          </w:p>
        </w:tc>
        <w:tc>
          <w:tcPr>
            <w:tcW w:w="834" w:type="dxa"/>
            <w:tcBorders>
              <w:bottom w:val="single" w:sz="4" w:space="0" w:color="auto"/>
            </w:tcBorders>
          </w:tcPr>
          <w:p w14:paraId="71F0FA03" w14:textId="77777777" w:rsidR="00D113DA" w:rsidRDefault="00D113DA" w:rsidP="00D113DA">
            <w:pPr>
              <w:spacing w:line="360" w:lineRule="auto"/>
              <w:jc w:val="center"/>
            </w:pPr>
          </w:p>
        </w:tc>
        <w:tc>
          <w:tcPr>
            <w:tcW w:w="834" w:type="dxa"/>
            <w:tcBorders>
              <w:bottom w:val="single" w:sz="4" w:space="0" w:color="auto"/>
            </w:tcBorders>
          </w:tcPr>
          <w:p w14:paraId="44B44B70" w14:textId="77777777" w:rsidR="00D113DA" w:rsidRDefault="00D113DA" w:rsidP="00D113DA">
            <w:pPr>
              <w:spacing w:line="360" w:lineRule="auto"/>
              <w:jc w:val="center"/>
            </w:pPr>
          </w:p>
        </w:tc>
        <w:tc>
          <w:tcPr>
            <w:tcW w:w="834" w:type="dxa"/>
            <w:tcBorders>
              <w:bottom w:val="single" w:sz="4" w:space="0" w:color="auto"/>
            </w:tcBorders>
          </w:tcPr>
          <w:p w14:paraId="53BED563" w14:textId="77777777" w:rsidR="00D113DA" w:rsidRDefault="00D113DA" w:rsidP="00D113DA">
            <w:pPr>
              <w:spacing w:line="360" w:lineRule="auto"/>
              <w:jc w:val="center"/>
            </w:pPr>
          </w:p>
        </w:tc>
        <w:tc>
          <w:tcPr>
            <w:tcW w:w="833" w:type="dxa"/>
            <w:tcBorders>
              <w:bottom w:val="single" w:sz="4" w:space="0" w:color="auto"/>
            </w:tcBorders>
          </w:tcPr>
          <w:p w14:paraId="5B0D1EAA" w14:textId="77777777" w:rsidR="00D113DA" w:rsidRDefault="00D113DA" w:rsidP="00D113DA">
            <w:pPr>
              <w:spacing w:line="360" w:lineRule="auto"/>
              <w:jc w:val="center"/>
            </w:pPr>
          </w:p>
        </w:tc>
      </w:tr>
    </w:tbl>
    <w:p w14:paraId="39135A64" w14:textId="77777777" w:rsidR="00D113DA" w:rsidRDefault="00D113DA" w:rsidP="00D113DA">
      <w:pPr>
        <w:spacing w:line="360" w:lineRule="auto"/>
        <w:jc w:val="both"/>
      </w:pPr>
    </w:p>
    <w:p w14:paraId="367F7523" w14:textId="77777777" w:rsidR="00D113DA" w:rsidRDefault="00D113DA" w:rsidP="00D113DA">
      <w:pPr>
        <w:spacing w:line="360" w:lineRule="auto"/>
        <w:jc w:val="both"/>
      </w:pPr>
    </w:p>
    <w:p w14:paraId="52BD8C24" w14:textId="77777777" w:rsidR="00D113DA" w:rsidRDefault="00D113DA" w:rsidP="00D113DA">
      <w:pPr>
        <w:spacing w:line="360" w:lineRule="auto"/>
        <w:jc w:val="both"/>
      </w:pPr>
    </w:p>
    <w:p w14:paraId="4CB62568" w14:textId="77777777" w:rsidR="00D113DA" w:rsidRDefault="00D113DA" w:rsidP="00D113DA">
      <w:pPr>
        <w:spacing w:line="360" w:lineRule="auto"/>
        <w:jc w:val="center"/>
      </w:pPr>
      <w:r>
        <w:t xml:space="preserve">Trabalho de Conclusão II </w:t>
      </w:r>
    </w:p>
    <w:p w14:paraId="02C5E8F1" w14:textId="77777777" w:rsidR="00D113DA" w:rsidRDefault="00D113DA" w:rsidP="00D113DA">
      <w:pPr>
        <w:spacing w:line="360" w:lineRule="auto"/>
        <w:jc w:val="both"/>
      </w:pPr>
    </w:p>
    <w:p w14:paraId="7D861713"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51"/>
        <w:gridCol w:w="834"/>
        <w:gridCol w:w="834"/>
        <w:gridCol w:w="834"/>
        <w:gridCol w:w="833"/>
      </w:tblGrid>
      <w:tr w:rsidR="00D113DA" w14:paraId="2FD363A2" w14:textId="77777777">
        <w:trPr>
          <w:cantSplit/>
          <w:jc w:val="center"/>
        </w:trPr>
        <w:tc>
          <w:tcPr>
            <w:tcW w:w="2451" w:type="dxa"/>
            <w:vMerge w:val="restart"/>
            <w:vAlign w:val="center"/>
          </w:tcPr>
          <w:p w14:paraId="1C303695" w14:textId="77777777" w:rsidR="00D113DA" w:rsidRDefault="00D113DA" w:rsidP="00D113DA">
            <w:pPr>
              <w:spacing w:line="360" w:lineRule="auto"/>
              <w:jc w:val="both"/>
            </w:pPr>
            <w:r>
              <w:t xml:space="preserve">Etapa </w:t>
            </w:r>
          </w:p>
        </w:tc>
        <w:tc>
          <w:tcPr>
            <w:tcW w:w="3335" w:type="dxa"/>
            <w:gridSpan w:val="4"/>
            <w:tcBorders>
              <w:bottom w:val="nil"/>
            </w:tcBorders>
          </w:tcPr>
          <w:p w14:paraId="00AAB44B" w14:textId="77777777" w:rsidR="00D113DA" w:rsidRDefault="00D113DA" w:rsidP="00D113DA">
            <w:pPr>
              <w:spacing w:line="360" w:lineRule="auto"/>
              <w:jc w:val="center"/>
            </w:pPr>
            <w:r>
              <w:t>Meses</w:t>
            </w:r>
          </w:p>
        </w:tc>
      </w:tr>
      <w:tr w:rsidR="00D113DA" w14:paraId="3DE5ABBE" w14:textId="77777777">
        <w:trPr>
          <w:jc w:val="center"/>
        </w:trPr>
        <w:tc>
          <w:tcPr>
            <w:tcW w:w="2451" w:type="dxa"/>
            <w:vMerge/>
          </w:tcPr>
          <w:p w14:paraId="5BA21525" w14:textId="77777777" w:rsidR="00D113DA" w:rsidRDefault="00D113DA" w:rsidP="00D113DA">
            <w:pPr>
              <w:spacing w:line="360" w:lineRule="auto"/>
              <w:jc w:val="both"/>
            </w:pPr>
          </w:p>
        </w:tc>
        <w:tc>
          <w:tcPr>
            <w:tcW w:w="834" w:type="dxa"/>
          </w:tcPr>
          <w:p w14:paraId="741202DE" w14:textId="77777777" w:rsidR="00D113DA" w:rsidRDefault="00800407" w:rsidP="00D113DA">
            <w:pPr>
              <w:spacing w:line="360" w:lineRule="auto"/>
              <w:jc w:val="center"/>
            </w:pPr>
            <w:r>
              <w:t>Ago</w:t>
            </w:r>
          </w:p>
        </w:tc>
        <w:tc>
          <w:tcPr>
            <w:tcW w:w="834" w:type="dxa"/>
          </w:tcPr>
          <w:p w14:paraId="7204FFAC" w14:textId="77777777" w:rsidR="00D113DA" w:rsidRDefault="00800407" w:rsidP="00D113DA">
            <w:pPr>
              <w:spacing w:line="360" w:lineRule="auto"/>
              <w:jc w:val="center"/>
            </w:pPr>
            <w:r>
              <w:t>Set</w:t>
            </w:r>
          </w:p>
        </w:tc>
        <w:tc>
          <w:tcPr>
            <w:tcW w:w="834" w:type="dxa"/>
          </w:tcPr>
          <w:p w14:paraId="44D16198" w14:textId="77777777" w:rsidR="00D113DA" w:rsidRDefault="00800407" w:rsidP="00D113DA">
            <w:pPr>
              <w:spacing w:line="360" w:lineRule="auto"/>
              <w:jc w:val="center"/>
            </w:pPr>
            <w:r>
              <w:t>Out</w:t>
            </w:r>
          </w:p>
        </w:tc>
        <w:tc>
          <w:tcPr>
            <w:tcW w:w="833" w:type="dxa"/>
          </w:tcPr>
          <w:p w14:paraId="2F99E4A7" w14:textId="77777777" w:rsidR="00D113DA" w:rsidRDefault="00800407" w:rsidP="00D113DA">
            <w:pPr>
              <w:spacing w:line="360" w:lineRule="auto"/>
              <w:jc w:val="center"/>
            </w:pPr>
            <w:r>
              <w:t>Nov</w:t>
            </w:r>
          </w:p>
        </w:tc>
      </w:tr>
      <w:tr w:rsidR="00D113DA" w14:paraId="78F976DE" w14:textId="77777777">
        <w:trPr>
          <w:jc w:val="center"/>
        </w:trPr>
        <w:tc>
          <w:tcPr>
            <w:tcW w:w="2451" w:type="dxa"/>
            <w:tcBorders>
              <w:bottom w:val="single" w:sz="4" w:space="0" w:color="auto"/>
            </w:tcBorders>
          </w:tcPr>
          <w:p w14:paraId="2EFA6008" w14:textId="77777777" w:rsidR="00D113DA" w:rsidRDefault="00D113DA" w:rsidP="00D113DA">
            <w:pPr>
              <w:spacing w:line="360" w:lineRule="auto"/>
              <w:jc w:val="both"/>
            </w:pPr>
          </w:p>
        </w:tc>
        <w:tc>
          <w:tcPr>
            <w:tcW w:w="834" w:type="dxa"/>
            <w:tcBorders>
              <w:bottom w:val="single" w:sz="4" w:space="0" w:color="auto"/>
            </w:tcBorders>
          </w:tcPr>
          <w:p w14:paraId="5642DBBC" w14:textId="77777777" w:rsidR="00D113DA" w:rsidRDefault="00D113DA" w:rsidP="00D113DA">
            <w:pPr>
              <w:spacing w:line="360" w:lineRule="auto"/>
              <w:jc w:val="center"/>
            </w:pPr>
          </w:p>
        </w:tc>
        <w:tc>
          <w:tcPr>
            <w:tcW w:w="834" w:type="dxa"/>
            <w:tcBorders>
              <w:bottom w:val="single" w:sz="4" w:space="0" w:color="auto"/>
            </w:tcBorders>
          </w:tcPr>
          <w:p w14:paraId="5DF4AA6A" w14:textId="77777777" w:rsidR="00D113DA" w:rsidRDefault="00D113DA" w:rsidP="00D113DA">
            <w:pPr>
              <w:spacing w:line="360" w:lineRule="auto"/>
              <w:jc w:val="center"/>
            </w:pPr>
          </w:p>
        </w:tc>
        <w:tc>
          <w:tcPr>
            <w:tcW w:w="834" w:type="dxa"/>
            <w:tcBorders>
              <w:bottom w:val="single" w:sz="4" w:space="0" w:color="auto"/>
            </w:tcBorders>
          </w:tcPr>
          <w:p w14:paraId="0E3A8CA9" w14:textId="77777777" w:rsidR="00D113DA" w:rsidRDefault="00D113DA" w:rsidP="00D113DA">
            <w:pPr>
              <w:spacing w:line="360" w:lineRule="auto"/>
              <w:jc w:val="center"/>
            </w:pPr>
          </w:p>
        </w:tc>
        <w:tc>
          <w:tcPr>
            <w:tcW w:w="833" w:type="dxa"/>
            <w:tcBorders>
              <w:bottom w:val="single" w:sz="4" w:space="0" w:color="auto"/>
            </w:tcBorders>
          </w:tcPr>
          <w:p w14:paraId="7732F54D" w14:textId="77777777" w:rsidR="00D113DA" w:rsidRDefault="00D113DA" w:rsidP="00D113DA">
            <w:pPr>
              <w:spacing w:line="360" w:lineRule="auto"/>
              <w:jc w:val="center"/>
            </w:pPr>
          </w:p>
        </w:tc>
      </w:tr>
    </w:tbl>
    <w:p w14:paraId="15521212" w14:textId="77777777" w:rsidR="00803DA8" w:rsidRDefault="00803DA8" w:rsidP="00803DA8">
      <w:pPr>
        <w:pStyle w:val="Ttulo1"/>
        <w:spacing w:line="360" w:lineRule="auto"/>
        <w:jc w:val="left"/>
        <w:rPr>
          <w:sz w:val="24"/>
        </w:rPr>
      </w:pPr>
    </w:p>
    <w:p w14:paraId="088BF3EA" w14:textId="77777777" w:rsidR="00803DA8" w:rsidRDefault="00803DA8" w:rsidP="00803DA8">
      <w:pPr>
        <w:pStyle w:val="Ttulo1"/>
        <w:spacing w:line="360" w:lineRule="auto"/>
        <w:jc w:val="left"/>
        <w:rPr>
          <w:sz w:val="24"/>
        </w:rPr>
      </w:pPr>
    </w:p>
    <w:p w14:paraId="7C191466" w14:textId="77777777" w:rsidR="00782F8E" w:rsidRDefault="00782F8E" w:rsidP="00782F8E"/>
    <w:p w14:paraId="69307654" w14:textId="77777777" w:rsidR="00782F8E" w:rsidRDefault="00782F8E" w:rsidP="00782F8E"/>
    <w:p w14:paraId="0338564D" w14:textId="77777777" w:rsidR="00782F8E" w:rsidRPr="00782F8E" w:rsidRDefault="00782F8E" w:rsidP="00782F8E"/>
    <w:p w14:paraId="23537D06" w14:textId="77777777" w:rsidR="00803DA8" w:rsidRPr="007941BD" w:rsidRDefault="00803DA8" w:rsidP="00803DA8">
      <w:pPr>
        <w:pStyle w:val="Ttulo1"/>
        <w:spacing w:line="360" w:lineRule="auto"/>
        <w:jc w:val="left"/>
        <w:rPr>
          <w:color w:val="800000"/>
          <w:sz w:val="24"/>
        </w:rPr>
      </w:pPr>
      <w:r w:rsidRPr="007941BD">
        <w:rPr>
          <w:color w:val="800000"/>
          <w:sz w:val="24"/>
        </w:rPr>
        <w:t xml:space="preserve">OBSERVAÇÕES: </w:t>
      </w:r>
    </w:p>
    <w:p w14:paraId="54F019BC" w14:textId="77777777" w:rsidR="007941BD" w:rsidRDefault="00782F8E" w:rsidP="007941BD">
      <w:pPr>
        <w:pStyle w:val="Ttulo1"/>
        <w:spacing w:after="120" w:line="360" w:lineRule="auto"/>
        <w:jc w:val="left"/>
        <w:rPr>
          <w:color w:val="800000"/>
          <w:sz w:val="24"/>
        </w:rPr>
      </w:pPr>
      <w:r w:rsidRPr="007941BD">
        <w:rPr>
          <w:color w:val="800000"/>
          <w:sz w:val="24"/>
        </w:rPr>
        <w:t xml:space="preserve">- O cronograma é a etapa do trabalho em que o pesquisador define o cronograma da pesquisa, determinando fases a serem cumpridas e os prazos para a realização das tarefas. </w:t>
      </w:r>
    </w:p>
    <w:p w14:paraId="1A1827E0" w14:textId="77777777" w:rsidR="00D113DA" w:rsidRPr="007941BD" w:rsidRDefault="002950F8" w:rsidP="002950F8">
      <w:pPr>
        <w:pStyle w:val="Ttulo1"/>
        <w:spacing w:after="120" w:line="360" w:lineRule="auto"/>
        <w:rPr>
          <w:color w:val="800000"/>
          <w:sz w:val="24"/>
        </w:rPr>
      </w:pPr>
      <w:r>
        <w:rPr>
          <w:color w:val="800000"/>
          <w:sz w:val="24"/>
        </w:rPr>
        <w:t xml:space="preserve">- </w:t>
      </w:r>
      <w:r w:rsidR="004E29F1" w:rsidRPr="007941BD">
        <w:rPr>
          <w:color w:val="800000"/>
          <w:sz w:val="24"/>
        </w:rPr>
        <w:t xml:space="preserve">Construímos em forma de quadro, como no modelo acima.  </w:t>
      </w:r>
      <w:r w:rsidR="00D113DA" w:rsidRPr="007941BD">
        <w:rPr>
          <w:color w:val="800000"/>
          <w:sz w:val="24"/>
        </w:rPr>
        <w:br w:type="page"/>
      </w:r>
      <w:r w:rsidR="00165849" w:rsidRPr="00165849">
        <w:rPr>
          <w:b w:val="0"/>
          <w:sz w:val="28"/>
        </w:rPr>
        <w:lastRenderedPageBreak/>
        <w:t>BIBLIOGRAFIA</w:t>
      </w:r>
    </w:p>
    <w:p w14:paraId="2BBE8967" w14:textId="77777777" w:rsidR="00165849" w:rsidRDefault="00165849" w:rsidP="002123CC">
      <w:pPr>
        <w:spacing w:line="360" w:lineRule="auto"/>
      </w:pPr>
    </w:p>
    <w:p w14:paraId="47AA03C4" w14:textId="27C5CBB3" w:rsidR="00D113DA" w:rsidRDefault="00D113DA" w:rsidP="002123CC">
      <w:pPr>
        <w:spacing w:line="360" w:lineRule="auto"/>
      </w:pPr>
      <w:r>
        <w:t>Usar normas conforme Manual de Metodologia Científica da Feevale</w:t>
      </w:r>
      <w:r w:rsidR="000321FD">
        <w:t xml:space="preserve"> = livro prof. </w:t>
      </w:r>
      <w:proofErr w:type="spellStart"/>
      <w:r w:rsidR="000321FD">
        <w:t>Prodanov</w:t>
      </w:r>
      <w:proofErr w:type="spellEnd"/>
      <w:proofErr w:type="gramStart"/>
      <w:r w:rsidR="000321FD">
        <w:t xml:space="preserve">. </w:t>
      </w:r>
      <w:r w:rsidR="00165849">
        <w:t>.</w:t>
      </w:r>
      <w:proofErr w:type="gramEnd"/>
      <w:r w:rsidR="00165849">
        <w:t xml:space="preserve"> </w:t>
      </w:r>
    </w:p>
    <w:p w14:paraId="605F5DC1" w14:textId="77777777" w:rsidR="00C6622F" w:rsidRDefault="00C6622F" w:rsidP="002123CC">
      <w:pPr>
        <w:pStyle w:val="Ttulo"/>
        <w:spacing w:line="360" w:lineRule="auto"/>
        <w:jc w:val="left"/>
      </w:pPr>
    </w:p>
    <w:p w14:paraId="459C9000" w14:textId="77777777" w:rsidR="00C6622F" w:rsidRPr="00C6622F" w:rsidRDefault="00C6622F" w:rsidP="00C6622F">
      <w:pPr>
        <w:pStyle w:val="Ttulo"/>
        <w:spacing w:line="360" w:lineRule="auto"/>
        <w:jc w:val="left"/>
        <w:rPr>
          <w:b/>
          <w:color w:val="800000"/>
          <w:sz w:val="24"/>
          <w:szCs w:val="24"/>
        </w:rPr>
      </w:pPr>
    </w:p>
    <w:p w14:paraId="224D3681" w14:textId="77777777" w:rsidR="00C6622F" w:rsidRPr="00C6622F" w:rsidRDefault="00C6622F" w:rsidP="00C6622F">
      <w:pPr>
        <w:pStyle w:val="Ttulo"/>
        <w:spacing w:line="360" w:lineRule="auto"/>
        <w:jc w:val="left"/>
        <w:rPr>
          <w:b/>
          <w:color w:val="800000"/>
          <w:sz w:val="24"/>
          <w:szCs w:val="24"/>
        </w:rPr>
      </w:pPr>
      <w:r w:rsidRPr="00C6622F">
        <w:rPr>
          <w:b/>
          <w:color w:val="800000"/>
          <w:sz w:val="24"/>
          <w:szCs w:val="24"/>
        </w:rPr>
        <w:t>OBSERVAÇÕES:</w:t>
      </w:r>
    </w:p>
    <w:p w14:paraId="0730B8ED"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Ordem alfabética</w:t>
      </w:r>
    </w:p>
    <w:p w14:paraId="73330934"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xml:space="preserve">- Devem entrar todos os títulos utilizados na estruturação do anteprojeto de pesquisa. </w:t>
      </w:r>
    </w:p>
    <w:p w14:paraId="07F4F712" w14:textId="77777777" w:rsidR="00D113DA" w:rsidRPr="00C6622F" w:rsidRDefault="00D113DA" w:rsidP="00C6622F">
      <w:pPr>
        <w:pStyle w:val="Ttulo"/>
        <w:spacing w:after="120" w:line="360" w:lineRule="auto"/>
        <w:rPr>
          <w:b/>
          <w:color w:val="800000"/>
          <w:sz w:val="24"/>
          <w:szCs w:val="24"/>
        </w:rPr>
      </w:pPr>
    </w:p>
    <w:p w14:paraId="5BB725A9" w14:textId="77777777" w:rsidR="007941BD" w:rsidRPr="000E1EB9" w:rsidRDefault="007941BD" w:rsidP="007941BD">
      <w:pPr>
        <w:pStyle w:val="Ttulo"/>
        <w:spacing w:line="360" w:lineRule="auto"/>
        <w:jc w:val="left"/>
        <w:rPr>
          <w:b/>
          <w:sz w:val="24"/>
          <w:szCs w:val="24"/>
        </w:rPr>
      </w:pPr>
      <w:r w:rsidRPr="000E1EB9">
        <w:rPr>
          <w:b/>
          <w:sz w:val="24"/>
          <w:szCs w:val="24"/>
        </w:rPr>
        <w:t xml:space="preserve">OBSERVAÇÕES GERAIS: </w:t>
      </w:r>
    </w:p>
    <w:p w14:paraId="1C2CA01C" w14:textId="77777777" w:rsidR="007941BD" w:rsidRDefault="007941BD" w:rsidP="007941BD">
      <w:pPr>
        <w:pStyle w:val="Ttulo"/>
        <w:spacing w:line="360" w:lineRule="auto"/>
        <w:jc w:val="left"/>
        <w:rPr>
          <w:b/>
          <w:sz w:val="24"/>
          <w:szCs w:val="24"/>
        </w:rPr>
      </w:pPr>
      <w:r w:rsidRPr="000E1EB9">
        <w:rPr>
          <w:b/>
          <w:sz w:val="24"/>
          <w:szCs w:val="24"/>
        </w:rPr>
        <w:t>- Início de parágrafo = 1,5</w:t>
      </w:r>
      <w:r w:rsidR="000E1EB9" w:rsidRPr="000E1EB9">
        <w:rPr>
          <w:b/>
          <w:sz w:val="24"/>
          <w:szCs w:val="24"/>
        </w:rPr>
        <w:t>.</w:t>
      </w:r>
    </w:p>
    <w:p w14:paraId="7707123C" w14:textId="77777777" w:rsidR="00386CE3" w:rsidRPr="000E1EB9" w:rsidRDefault="00386CE3" w:rsidP="007941BD">
      <w:pPr>
        <w:pStyle w:val="Ttulo"/>
        <w:spacing w:line="360" w:lineRule="auto"/>
        <w:jc w:val="left"/>
        <w:rPr>
          <w:b/>
          <w:sz w:val="24"/>
          <w:szCs w:val="24"/>
        </w:rPr>
      </w:pPr>
      <w:r>
        <w:rPr>
          <w:b/>
          <w:sz w:val="24"/>
          <w:szCs w:val="24"/>
        </w:rPr>
        <w:t xml:space="preserve">- Folha A4, letra Times New Roman, tamanho 12 no texto normal. Nos títulos pode-se utilizar letra maior </w:t>
      </w:r>
      <w:r w:rsidR="002B39AA">
        <w:rPr>
          <w:b/>
          <w:sz w:val="24"/>
          <w:szCs w:val="24"/>
        </w:rPr>
        <w:t>(</w:t>
      </w:r>
      <w:r>
        <w:rPr>
          <w:b/>
          <w:sz w:val="24"/>
          <w:szCs w:val="24"/>
        </w:rPr>
        <w:t>14</w:t>
      </w:r>
      <w:r w:rsidR="002B39AA">
        <w:rPr>
          <w:b/>
          <w:sz w:val="24"/>
          <w:szCs w:val="24"/>
        </w:rPr>
        <w:t>)</w:t>
      </w:r>
      <w:r w:rsidR="002B39AA" w:rsidRPr="002B39AA">
        <w:rPr>
          <w:b/>
          <w:sz w:val="24"/>
          <w:szCs w:val="24"/>
        </w:rPr>
        <w:t xml:space="preserve"> </w:t>
      </w:r>
      <w:r w:rsidR="002B39AA">
        <w:rPr>
          <w:b/>
          <w:sz w:val="24"/>
          <w:szCs w:val="24"/>
        </w:rPr>
        <w:t>e em letra maiúscula.</w:t>
      </w:r>
    </w:p>
    <w:p w14:paraId="65536D3F" w14:textId="77777777" w:rsidR="007941BD" w:rsidRPr="000E1EB9" w:rsidRDefault="007941BD" w:rsidP="007941BD">
      <w:pPr>
        <w:pStyle w:val="Ttulo"/>
        <w:spacing w:line="360" w:lineRule="auto"/>
        <w:jc w:val="left"/>
        <w:rPr>
          <w:b/>
          <w:sz w:val="24"/>
          <w:szCs w:val="24"/>
        </w:rPr>
      </w:pPr>
      <w:r w:rsidRPr="000E1EB9">
        <w:rPr>
          <w:b/>
          <w:sz w:val="24"/>
          <w:szCs w:val="24"/>
        </w:rPr>
        <w:t>- Espaçamento entre título e texto = dois espaços 1,5</w:t>
      </w:r>
      <w:r w:rsidR="000E1EB9" w:rsidRPr="000E1EB9">
        <w:rPr>
          <w:b/>
          <w:sz w:val="24"/>
          <w:szCs w:val="24"/>
        </w:rPr>
        <w:t>.</w:t>
      </w:r>
    </w:p>
    <w:p w14:paraId="4C9307FE" w14:textId="77777777" w:rsidR="007941BD" w:rsidRPr="000E1EB9" w:rsidRDefault="007941BD" w:rsidP="007941BD">
      <w:pPr>
        <w:pStyle w:val="Ttulo"/>
        <w:spacing w:line="360" w:lineRule="auto"/>
        <w:jc w:val="left"/>
        <w:rPr>
          <w:b/>
          <w:sz w:val="24"/>
          <w:szCs w:val="24"/>
        </w:rPr>
      </w:pPr>
      <w:r w:rsidRPr="000E1EB9">
        <w:rPr>
          <w:b/>
          <w:sz w:val="24"/>
          <w:szCs w:val="24"/>
        </w:rPr>
        <w:t>- Espaçamento entre parágrafos = 6,0 pontos depois</w:t>
      </w:r>
      <w:r w:rsidR="000E1EB9" w:rsidRPr="000E1EB9">
        <w:rPr>
          <w:b/>
          <w:sz w:val="24"/>
          <w:szCs w:val="24"/>
        </w:rPr>
        <w:t xml:space="preserve">. </w:t>
      </w:r>
    </w:p>
    <w:p w14:paraId="3FA669A6" w14:textId="77777777" w:rsidR="000E1EB9" w:rsidRDefault="000E1EB9" w:rsidP="007941BD">
      <w:pPr>
        <w:pStyle w:val="Ttulo"/>
        <w:spacing w:line="360" w:lineRule="auto"/>
        <w:jc w:val="left"/>
        <w:rPr>
          <w:b/>
          <w:sz w:val="24"/>
          <w:szCs w:val="24"/>
        </w:rPr>
      </w:pPr>
      <w:r w:rsidRPr="000E1EB9">
        <w:rPr>
          <w:b/>
          <w:sz w:val="24"/>
          <w:szCs w:val="24"/>
        </w:rPr>
        <w:t xml:space="preserve">- Espaçamento, no sumário, entre um título e outro = 6,0 pontos depois. </w:t>
      </w:r>
    </w:p>
    <w:p w14:paraId="6E2FDEFE" w14:textId="77777777" w:rsidR="000E1EB9" w:rsidRDefault="000E1EB9" w:rsidP="007941BD">
      <w:pPr>
        <w:pStyle w:val="Ttulo"/>
        <w:spacing w:line="360" w:lineRule="auto"/>
        <w:jc w:val="left"/>
        <w:rPr>
          <w:b/>
          <w:sz w:val="24"/>
          <w:szCs w:val="24"/>
        </w:rPr>
      </w:pPr>
      <w:r>
        <w:rPr>
          <w:b/>
          <w:sz w:val="24"/>
          <w:szCs w:val="24"/>
        </w:rPr>
        <w:t xml:space="preserve">- Margens: superior = 3cm </w:t>
      </w:r>
    </w:p>
    <w:p w14:paraId="3D8AA05F" w14:textId="77777777" w:rsidR="000E1EB9" w:rsidRDefault="000E1EB9" w:rsidP="007941BD">
      <w:pPr>
        <w:pStyle w:val="Ttulo"/>
        <w:spacing w:line="360" w:lineRule="auto"/>
        <w:jc w:val="left"/>
        <w:rPr>
          <w:b/>
          <w:sz w:val="24"/>
          <w:szCs w:val="24"/>
        </w:rPr>
      </w:pPr>
      <w:r>
        <w:rPr>
          <w:b/>
          <w:sz w:val="24"/>
          <w:szCs w:val="24"/>
        </w:rPr>
        <w:t xml:space="preserve">                    Inferior = 2cm</w:t>
      </w:r>
    </w:p>
    <w:p w14:paraId="0A373E26" w14:textId="77777777" w:rsidR="000E1EB9" w:rsidRDefault="000E1EB9" w:rsidP="007941BD">
      <w:pPr>
        <w:pStyle w:val="Ttulo"/>
        <w:spacing w:line="360" w:lineRule="auto"/>
        <w:jc w:val="left"/>
        <w:rPr>
          <w:b/>
          <w:sz w:val="24"/>
          <w:szCs w:val="24"/>
        </w:rPr>
      </w:pPr>
      <w:r>
        <w:rPr>
          <w:b/>
          <w:sz w:val="24"/>
          <w:szCs w:val="24"/>
        </w:rPr>
        <w:tab/>
        <w:t xml:space="preserve">        Esquerda = 3cm</w:t>
      </w:r>
    </w:p>
    <w:p w14:paraId="0457DEEC" w14:textId="77777777" w:rsidR="000E1EB9" w:rsidRPr="000E1EB9" w:rsidRDefault="000E1EB9" w:rsidP="007941BD">
      <w:pPr>
        <w:pStyle w:val="Ttulo"/>
        <w:spacing w:line="360" w:lineRule="auto"/>
        <w:jc w:val="left"/>
        <w:rPr>
          <w:b/>
          <w:sz w:val="24"/>
          <w:szCs w:val="24"/>
        </w:rPr>
      </w:pPr>
      <w:r>
        <w:rPr>
          <w:b/>
          <w:sz w:val="24"/>
          <w:szCs w:val="24"/>
        </w:rPr>
        <w:tab/>
        <w:t xml:space="preserve">        Direita = 2cm</w:t>
      </w:r>
    </w:p>
    <w:p w14:paraId="3A0FB02B" w14:textId="77777777" w:rsidR="00D113DA" w:rsidRDefault="00F1092A" w:rsidP="00F1092A">
      <w:pPr>
        <w:pStyle w:val="Ttulo"/>
        <w:spacing w:line="360" w:lineRule="auto"/>
        <w:jc w:val="left"/>
        <w:rPr>
          <w:b/>
          <w:sz w:val="24"/>
          <w:szCs w:val="24"/>
        </w:rPr>
      </w:pPr>
      <w:r w:rsidRPr="00F1092A">
        <w:rPr>
          <w:b/>
          <w:sz w:val="24"/>
          <w:szCs w:val="24"/>
        </w:rPr>
        <w:t>- O anteprojeto deve conter em torno de 1</w:t>
      </w:r>
      <w:r w:rsidR="003A5810">
        <w:rPr>
          <w:b/>
          <w:sz w:val="24"/>
          <w:szCs w:val="24"/>
        </w:rPr>
        <w:t>1</w:t>
      </w:r>
      <w:r w:rsidRPr="00F1092A">
        <w:rPr>
          <w:b/>
          <w:sz w:val="24"/>
          <w:szCs w:val="24"/>
        </w:rPr>
        <w:t xml:space="preserve"> páginas no total. </w:t>
      </w:r>
    </w:p>
    <w:p w14:paraId="06E63073" w14:textId="77777777" w:rsidR="002B39AA" w:rsidRPr="00F1092A" w:rsidRDefault="002B39AA" w:rsidP="00F1092A">
      <w:pPr>
        <w:pStyle w:val="Ttulo"/>
        <w:spacing w:line="360" w:lineRule="auto"/>
        <w:jc w:val="left"/>
        <w:rPr>
          <w:b/>
          <w:sz w:val="24"/>
          <w:szCs w:val="24"/>
        </w:rPr>
      </w:pPr>
      <w:r>
        <w:rPr>
          <w:b/>
          <w:sz w:val="24"/>
          <w:szCs w:val="24"/>
        </w:rPr>
        <w:t>- Alinhamento no texto justificado. Os títulos, contudo, são centralizados</w:t>
      </w:r>
      <w:r w:rsidR="00311098">
        <w:rPr>
          <w:b/>
          <w:sz w:val="24"/>
          <w:szCs w:val="24"/>
        </w:rPr>
        <w:t>.</w:t>
      </w:r>
      <w:r>
        <w:rPr>
          <w:b/>
          <w:sz w:val="24"/>
          <w:szCs w:val="24"/>
        </w:rPr>
        <w:t xml:space="preserve"> </w:t>
      </w:r>
    </w:p>
    <w:sectPr w:rsidR="002B39AA" w:rsidRPr="00F1092A" w:rsidSect="0091406C">
      <w:pgSz w:w="11907" w:h="16840" w:code="9"/>
      <w:pgMar w:top="1701" w:right="1134" w:bottom="1134" w:left="1701" w:header="720" w:footer="72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Érico Souza Loewe" w:date="2020-03-22T18:52:00Z" w:initials="ÉSL">
    <w:p w14:paraId="6A7B56F8" w14:textId="6C1A12D0" w:rsidR="005E1C2F" w:rsidRDefault="005E1C2F">
      <w:pPr>
        <w:pStyle w:val="Textodecomentrio"/>
      </w:pPr>
      <w:r>
        <w:rPr>
          <w:rStyle w:val="Refdecomentrio"/>
        </w:rPr>
        <w:annotationRef/>
      </w:r>
      <w:r>
        <w:t>Achar cita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7B56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2327E" w16cex:dateUtc="2020-03-22T21: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7B56F8" w16cid:durableId="222232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1F0B21" w14:textId="77777777" w:rsidR="00454530" w:rsidRDefault="00454530">
      <w:r>
        <w:separator/>
      </w:r>
    </w:p>
  </w:endnote>
  <w:endnote w:type="continuationSeparator" w:id="0">
    <w:p w14:paraId="1D5E2E8C" w14:textId="77777777" w:rsidR="00454530" w:rsidRDefault="004545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arlett">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BEF998" w14:textId="77777777" w:rsidR="00454530" w:rsidRDefault="00454530">
      <w:r>
        <w:separator/>
      </w:r>
    </w:p>
  </w:footnote>
  <w:footnote w:type="continuationSeparator" w:id="0">
    <w:p w14:paraId="5FC1DC41" w14:textId="77777777" w:rsidR="00454530" w:rsidRDefault="0045453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330369" w14:textId="77777777" w:rsidR="003A5810" w:rsidRDefault="003A5810">
    <w:pPr>
      <w:pStyle w:val="Cabealho"/>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169468" w14:textId="77777777" w:rsidR="003A5810" w:rsidRDefault="003A581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8683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423038"/>
    <w:multiLevelType w:val="multilevel"/>
    <w:tmpl w:val="24B0BE22"/>
    <w:lvl w:ilvl="0">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2" w15:restartNumberingAfterBreak="0">
    <w:nsid w:val="114D5AD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7471C6"/>
    <w:multiLevelType w:val="multilevel"/>
    <w:tmpl w:val="7B40D75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4" w15:restartNumberingAfterBreak="0">
    <w:nsid w:val="1CE94B6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15168CB"/>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2B22C60"/>
    <w:multiLevelType w:val="hybridMultilevel"/>
    <w:tmpl w:val="777655EC"/>
    <w:lvl w:ilvl="0" w:tplc="EDB83C4A">
      <w:start w:val="1"/>
      <w:numFmt w:val="decimal"/>
      <w:lvlText w:val="%1)"/>
      <w:lvlJc w:val="left"/>
      <w:pPr>
        <w:tabs>
          <w:tab w:val="num" w:pos="1976"/>
        </w:tabs>
        <w:ind w:left="1976" w:hanging="1125"/>
      </w:pPr>
      <w:rPr>
        <w:rFonts w:hint="default"/>
      </w:rPr>
    </w:lvl>
    <w:lvl w:ilvl="1" w:tplc="04160019" w:tentative="1">
      <w:start w:val="1"/>
      <w:numFmt w:val="lowerLetter"/>
      <w:lvlText w:val="%2."/>
      <w:lvlJc w:val="left"/>
      <w:pPr>
        <w:tabs>
          <w:tab w:val="num" w:pos="1931"/>
        </w:tabs>
        <w:ind w:left="1931" w:hanging="360"/>
      </w:pPr>
    </w:lvl>
    <w:lvl w:ilvl="2" w:tplc="0416001B" w:tentative="1">
      <w:start w:val="1"/>
      <w:numFmt w:val="lowerRoman"/>
      <w:lvlText w:val="%3."/>
      <w:lvlJc w:val="right"/>
      <w:pPr>
        <w:tabs>
          <w:tab w:val="num" w:pos="2651"/>
        </w:tabs>
        <w:ind w:left="2651" w:hanging="180"/>
      </w:pPr>
    </w:lvl>
    <w:lvl w:ilvl="3" w:tplc="0416000F" w:tentative="1">
      <w:start w:val="1"/>
      <w:numFmt w:val="decimal"/>
      <w:lvlText w:val="%4."/>
      <w:lvlJc w:val="left"/>
      <w:pPr>
        <w:tabs>
          <w:tab w:val="num" w:pos="3371"/>
        </w:tabs>
        <w:ind w:left="3371" w:hanging="360"/>
      </w:pPr>
    </w:lvl>
    <w:lvl w:ilvl="4" w:tplc="04160019" w:tentative="1">
      <w:start w:val="1"/>
      <w:numFmt w:val="lowerLetter"/>
      <w:lvlText w:val="%5."/>
      <w:lvlJc w:val="left"/>
      <w:pPr>
        <w:tabs>
          <w:tab w:val="num" w:pos="4091"/>
        </w:tabs>
        <w:ind w:left="4091" w:hanging="360"/>
      </w:pPr>
    </w:lvl>
    <w:lvl w:ilvl="5" w:tplc="0416001B" w:tentative="1">
      <w:start w:val="1"/>
      <w:numFmt w:val="lowerRoman"/>
      <w:lvlText w:val="%6."/>
      <w:lvlJc w:val="right"/>
      <w:pPr>
        <w:tabs>
          <w:tab w:val="num" w:pos="4811"/>
        </w:tabs>
        <w:ind w:left="4811" w:hanging="180"/>
      </w:pPr>
    </w:lvl>
    <w:lvl w:ilvl="6" w:tplc="0416000F" w:tentative="1">
      <w:start w:val="1"/>
      <w:numFmt w:val="decimal"/>
      <w:lvlText w:val="%7."/>
      <w:lvlJc w:val="left"/>
      <w:pPr>
        <w:tabs>
          <w:tab w:val="num" w:pos="5531"/>
        </w:tabs>
        <w:ind w:left="5531" w:hanging="360"/>
      </w:pPr>
    </w:lvl>
    <w:lvl w:ilvl="7" w:tplc="04160019" w:tentative="1">
      <w:start w:val="1"/>
      <w:numFmt w:val="lowerLetter"/>
      <w:lvlText w:val="%8."/>
      <w:lvlJc w:val="left"/>
      <w:pPr>
        <w:tabs>
          <w:tab w:val="num" w:pos="6251"/>
        </w:tabs>
        <w:ind w:left="6251" w:hanging="360"/>
      </w:pPr>
    </w:lvl>
    <w:lvl w:ilvl="8" w:tplc="0416001B" w:tentative="1">
      <w:start w:val="1"/>
      <w:numFmt w:val="lowerRoman"/>
      <w:lvlText w:val="%9."/>
      <w:lvlJc w:val="right"/>
      <w:pPr>
        <w:tabs>
          <w:tab w:val="num" w:pos="6971"/>
        </w:tabs>
        <w:ind w:left="6971" w:hanging="180"/>
      </w:pPr>
    </w:lvl>
  </w:abstractNum>
  <w:abstractNum w:abstractNumId="7" w15:restartNumberingAfterBreak="0">
    <w:nsid w:val="26A96DB4"/>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7FB159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6AE70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92A3EC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36F4A3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6B67E0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A2E171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1BE1FD1"/>
    <w:multiLevelType w:val="multilevel"/>
    <w:tmpl w:val="3AA2D2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5" w15:restartNumberingAfterBreak="0">
    <w:nsid w:val="51E3431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9C63AC9"/>
    <w:multiLevelType w:val="multilevel"/>
    <w:tmpl w:val="D75A3F3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7" w15:restartNumberingAfterBreak="0">
    <w:nsid w:val="5FBC7FE1"/>
    <w:multiLevelType w:val="hybridMultilevel"/>
    <w:tmpl w:val="952AD40A"/>
    <w:lvl w:ilvl="0" w:tplc="27B48384">
      <w:start w:val="1"/>
      <w:numFmt w:val="decimal"/>
      <w:lvlText w:val="%1)"/>
      <w:lvlJc w:val="left"/>
      <w:pPr>
        <w:tabs>
          <w:tab w:val="num" w:pos="720"/>
        </w:tabs>
        <w:ind w:left="720" w:hanging="360"/>
      </w:pPr>
      <w:rPr>
        <w:rFonts w:ascii="Times New Roman" w:eastAsia="Times New Roman" w:hAnsi="Times New Roman" w:cs="Times New Roman"/>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8" w15:restartNumberingAfterBreak="0">
    <w:nsid w:val="70C90E7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4D725D0"/>
    <w:multiLevelType w:val="multilevel"/>
    <w:tmpl w:val="3AA2D2CE"/>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0" w15:restartNumberingAfterBreak="0">
    <w:nsid w:val="796745D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16"/>
  </w:num>
  <w:num w:numId="4">
    <w:abstractNumId w:val="1"/>
  </w:num>
  <w:num w:numId="5">
    <w:abstractNumId w:val="9"/>
  </w:num>
  <w:num w:numId="6">
    <w:abstractNumId w:val="3"/>
  </w:num>
  <w:num w:numId="7">
    <w:abstractNumId w:val="13"/>
  </w:num>
  <w:num w:numId="8">
    <w:abstractNumId w:val="4"/>
  </w:num>
  <w:num w:numId="9">
    <w:abstractNumId w:val="5"/>
  </w:num>
  <w:num w:numId="10">
    <w:abstractNumId w:val="12"/>
  </w:num>
  <w:num w:numId="11">
    <w:abstractNumId w:val="8"/>
  </w:num>
  <w:num w:numId="12">
    <w:abstractNumId w:val="10"/>
  </w:num>
  <w:num w:numId="13">
    <w:abstractNumId w:val="7"/>
  </w:num>
  <w:num w:numId="14">
    <w:abstractNumId w:val="15"/>
  </w:num>
  <w:num w:numId="15">
    <w:abstractNumId w:val="2"/>
  </w:num>
  <w:num w:numId="16">
    <w:abstractNumId w:val="18"/>
  </w:num>
  <w:num w:numId="17">
    <w:abstractNumId w:val="20"/>
  </w:num>
  <w:num w:numId="18">
    <w:abstractNumId w:val="0"/>
  </w:num>
  <w:num w:numId="19">
    <w:abstractNumId w:val="11"/>
  </w:num>
  <w:num w:numId="20">
    <w:abstractNumId w:val="17"/>
  </w:num>
  <w:num w:numId="21">
    <w:abstractNumId w:val="6"/>
  </w:num>
  <w:num w:numId="22">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F81557"/>
    <w:rsid w:val="0000003A"/>
    <w:rsid w:val="00006FE4"/>
    <w:rsid w:val="00012E6A"/>
    <w:rsid w:val="0002527A"/>
    <w:rsid w:val="000321FD"/>
    <w:rsid w:val="00065A21"/>
    <w:rsid w:val="000A597A"/>
    <w:rsid w:val="000D6A47"/>
    <w:rsid w:val="000E1EB9"/>
    <w:rsid w:val="000E2F2D"/>
    <w:rsid w:val="000E3C79"/>
    <w:rsid w:val="000E5019"/>
    <w:rsid w:val="00123D9A"/>
    <w:rsid w:val="00130F7F"/>
    <w:rsid w:val="00165849"/>
    <w:rsid w:val="00180923"/>
    <w:rsid w:val="001A0DA6"/>
    <w:rsid w:val="001A7098"/>
    <w:rsid w:val="001A7E18"/>
    <w:rsid w:val="001E0948"/>
    <w:rsid w:val="001E2280"/>
    <w:rsid w:val="001E4EC7"/>
    <w:rsid w:val="0020673C"/>
    <w:rsid w:val="00211E74"/>
    <w:rsid w:val="002123CC"/>
    <w:rsid w:val="0022050D"/>
    <w:rsid w:val="00230DC1"/>
    <w:rsid w:val="0023616F"/>
    <w:rsid w:val="00242EB1"/>
    <w:rsid w:val="0026589C"/>
    <w:rsid w:val="00277A52"/>
    <w:rsid w:val="002879D5"/>
    <w:rsid w:val="00287CFF"/>
    <w:rsid w:val="00291587"/>
    <w:rsid w:val="002950F8"/>
    <w:rsid w:val="00295DB4"/>
    <w:rsid w:val="00297757"/>
    <w:rsid w:val="002B0134"/>
    <w:rsid w:val="002B39AA"/>
    <w:rsid w:val="002C1CD9"/>
    <w:rsid w:val="002D509C"/>
    <w:rsid w:val="002E128E"/>
    <w:rsid w:val="002E72AE"/>
    <w:rsid w:val="002F0D5E"/>
    <w:rsid w:val="002F40D2"/>
    <w:rsid w:val="00300D4C"/>
    <w:rsid w:val="00301F8A"/>
    <w:rsid w:val="00311098"/>
    <w:rsid w:val="00335350"/>
    <w:rsid w:val="0035238B"/>
    <w:rsid w:val="00352EAF"/>
    <w:rsid w:val="003533A3"/>
    <w:rsid w:val="0035579F"/>
    <w:rsid w:val="003615A6"/>
    <w:rsid w:val="00371350"/>
    <w:rsid w:val="00386CE3"/>
    <w:rsid w:val="003A1CD1"/>
    <w:rsid w:val="003A5810"/>
    <w:rsid w:val="003B3DBA"/>
    <w:rsid w:val="003D020F"/>
    <w:rsid w:val="003D37B3"/>
    <w:rsid w:val="00442874"/>
    <w:rsid w:val="00454530"/>
    <w:rsid w:val="004559BF"/>
    <w:rsid w:val="0046721D"/>
    <w:rsid w:val="004776F9"/>
    <w:rsid w:val="0048005E"/>
    <w:rsid w:val="004856F0"/>
    <w:rsid w:val="00486A97"/>
    <w:rsid w:val="004978B5"/>
    <w:rsid w:val="004E29F1"/>
    <w:rsid w:val="004E679D"/>
    <w:rsid w:val="005136E1"/>
    <w:rsid w:val="005315E0"/>
    <w:rsid w:val="00535206"/>
    <w:rsid w:val="00545FAD"/>
    <w:rsid w:val="005543FB"/>
    <w:rsid w:val="00573084"/>
    <w:rsid w:val="00574562"/>
    <w:rsid w:val="005A33E5"/>
    <w:rsid w:val="005A4A7A"/>
    <w:rsid w:val="005A4E49"/>
    <w:rsid w:val="005A5A0B"/>
    <w:rsid w:val="005B5877"/>
    <w:rsid w:val="005C5C59"/>
    <w:rsid w:val="005E0553"/>
    <w:rsid w:val="005E1C2F"/>
    <w:rsid w:val="005E6A26"/>
    <w:rsid w:val="005F4521"/>
    <w:rsid w:val="00621C6E"/>
    <w:rsid w:val="00644844"/>
    <w:rsid w:val="00654214"/>
    <w:rsid w:val="00675514"/>
    <w:rsid w:val="00675C99"/>
    <w:rsid w:val="006E7ACD"/>
    <w:rsid w:val="006F19DB"/>
    <w:rsid w:val="006F29B0"/>
    <w:rsid w:val="00710340"/>
    <w:rsid w:val="007703A7"/>
    <w:rsid w:val="00782F8E"/>
    <w:rsid w:val="007941BD"/>
    <w:rsid w:val="007B4B58"/>
    <w:rsid w:val="007C2896"/>
    <w:rsid w:val="007D13FC"/>
    <w:rsid w:val="007D17F1"/>
    <w:rsid w:val="007D4C07"/>
    <w:rsid w:val="007D5697"/>
    <w:rsid w:val="007D7447"/>
    <w:rsid w:val="007F7059"/>
    <w:rsid w:val="00800407"/>
    <w:rsid w:val="00803DA8"/>
    <w:rsid w:val="00806270"/>
    <w:rsid w:val="00807130"/>
    <w:rsid w:val="00810AAA"/>
    <w:rsid w:val="008464C5"/>
    <w:rsid w:val="0089092D"/>
    <w:rsid w:val="008A03AD"/>
    <w:rsid w:val="008A6A4F"/>
    <w:rsid w:val="008B0271"/>
    <w:rsid w:val="008F067A"/>
    <w:rsid w:val="0091406C"/>
    <w:rsid w:val="00946763"/>
    <w:rsid w:val="009B26B4"/>
    <w:rsid w:val="009B27D1"/>
    <w:rsid w:val="009B2A94"/>
    <w:rsid w:val="009C125C"/>
    <w:rsid w:val="009C7A29"/>
    <w:rsid w:val="00A00C6E"/>
    <w:rsid w:val="00A1166E"/>
    <w:rsid w:val="00A1241A"/>
    <w:rsid w:val="00A142C6"/>
    <w:rsid w:val="00A2047B"/>
    <w:rsid w:val="00A250D7"/>
    <w:rsid w:val="00A536FE"/>
    <w:rsid w:val="00AA5FE5"/>
    <w:rsid w:val="00AE1B50"/>
    <w:rsid w:val="00AE64DB"/>
    <w:rsid w:val="00AF0664"/>
    <w:rsid w:val="00AF0E7C"/>
    <w:rsid w:val="00AF4116"/>
    <w:rsid w:val="00B0681F"/>
    <w:rsid w:val="00B07604"/>
    <w:rsid w:val="00B32E64"/>
    <w:rsid w:val="00B3335F"/>
    <w:rsid w:val="00B416CF"/>
    <w:rsid w:val="00B421CF"/>
    <w:rsid w:val="00B52810"/>
    <w:rsid w:val="00B63EE6"/>
    <w:rsid w:val="00B652FE"/>
    <w:rsid w:val="00B805AE"/>
    <w:rsid w:val="00B93DDD"/>
    <w:rsid w:val="00BB1CDD"/>
    <w:rsid w:val="00BB7ADC"/>
    <w:rsid w:val="00BD6967"/>
    <w:rsid w:val="00BE17FB"/>
    <w:rsid w:val="00C05259"/>
    <w:rsid w:val="00C14FBA"/>
    <w:rsid w:val="00C20475"/>
    <w:rsid w:val="00C42838"/>
    <w:rsid w:val="00C55324"/>
    <w:rsid w:val="00C5747F"/>
    <w:rsid w:val="00C656A6"/>
    <w:rsid w:val="00C6622F"/>
    <w:rsid w:val="00C723D2"/>
    <w:rsid w:val="00C7299D"/>
    <w:rsid w:val="00C85481"/>
    <w:rsid w:val="00CD1BA0"/>
    <w:rsid w:val="00CE5385"/>
    <w:rsid w:val="00CF785F"/>
    <w:rsid w:val="00D02E38"/>
    <w:rsid w:val="00D0377F"/>
    <w:rsid w:val="00D07535"/>
    <w:rsid w:val="00D113DA"/>
    <w:rsid w:val="00D12714"/>
    <w:rsid w:val="00D15FC0"/>
    <w:rsid w:val="00D174C3"/>
    <w:rsid w:val="00D264CA"/>
    <w:rsid w:val="00D41D9E"/>
    <w:rsid w:val="00D562E0"/>
    <w:rsid w:val="00D60E33"/>
    <w:rsid w:val="00D8584B"/>
    <w:rsid w:val="00D91AF2"/>
    <w:rsid w:val="00DB1416"/>
    <w:rsid w:val="00DB6A55"/>
    <w:rsid w:val="00DC7C2C"/>
    <w:rsid w:val="00DE1AFF"/>
    <w:rsid w:val="00E02C53"/>
    <w:rsid w:val="00E33AF6"/>
    <w:rsid w:val="00E374CF"/>
    <w:rsid w:val="00E37DA0"/>
    <w:rsid w:val="00E43CC5"/>
    <w:rsid w:val="00E618A4"/>
    <w:rsid w:val="00E82769"/>
    <w:rsid w:val="00E9677F"/>
    <w:rsid w:val="00EB05FD"/>
    <w:rsid w:val="00EB60A5"/>
    <w:rsid w:val="00EB661F"/>
    <w:rsid w:val="00ED7DA0"/>
    <w:rsid w:val="00EE08CB"/>
    <w:rsid w:val="00EE44DF"/>
    <w:rsid w:val="00F1092A"/>
    <w:rsid w:val="00F246E1"/>
    <w:rsid w:val="00F329D3"/>
    <w:rsid w:val="00F72449"/>
    <w:rsid w:val="00F81557"/>
    <w:rsid w:val="00F86FEB"/>
    <w:rsid w:val="00F935F1"/>
    <w:rsid w:val="00F964AE"/>
    <w:rsid w:val="00FA6496"/>
    <w:rsid w:val="00FC360C"/>
    <w:rsid w:val="00FF78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DCFB67"/>
  <w15:chartTrackingRefBased/>
  <w15:docId w15:val="{AAAAC2DD-55BC-4498-9939-552EA6E7C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rPr>
  </w:style>
  <w:style w:type="paragraph" w:styleId="Ttulo1">
    <w:name w:val="heading 1"/>
    <w:basedOn w:val="Normal"/>
    <w:next w:val="Normal"/>
    <w:qFormat/>
    <w:pPr>
      <w:keepNext/>
      <w:jc w:val="center"/>
      <w:outlineLvl w:val="0"/>
    </w:pPr>
    <w:rPr>
      <w:b/>
      <w:sz w:val="36"/>
    </w:rPr>
  </w:style>
  <w:style w:type="paragraph" w:styleId="Ttulo2">
    <w:name w:val="heading 2"/>
    <w:basedOn w:val="Normal"/>
    <w:next w:val="Normal"/>
    <w:qFormat/>
    <w:pPr>
      <w:keepNext/>
      <w:widowControl w:val="0"/>
      <w:spacing w:before="240" w:after="60"/>
      <w:outlineLvl w:val="1"/>
    </w:pPr>
    <w:rPr>
      <w:rFonts w:ascii="Arial" w:hAnsi="Arial"/>
      <w:b/>
      <w:i/>
    </w:rPr>
  </w:style>
  <w:style w:type="paragraph" w:styleId="Ttulo3">
    <w:name w:val="heading 3"/>
    <w:basedOn w:val="Normal"/>
    <w:next w:val="Normal"/>
    <w:qFormat/>
    <w:pPr>
      <w:keepNext/>
      <w:widowControl w:val="0"/>
      <w:spacing w:before="240" w:after="60"/>
      <w:outlineLvl w:val="2"/>
    </w:pPr>
    <w:rPr>
      <w:rFonts w:ascii="Arial" w:hAnsi="Arial"/>
    </w:rPr>
  </w:style>
  <w:style w:type="paragraph" w:styleId="Ttulo4">
    <w:name w:val="heading 4"/>
    <w:basedOn w:val="Normal"/>
    <w:next w:val="Normal"/>
    <w:qFormat/>
    <w:pPr>
      <w:keepNext/>
      <w:jc w:val="center"/>
      <w:outlineLvl w:val="3"/>
    </w:pPr>
  </w:style>
  <w:style w:type="paragraph" w:styleId="Ttulo5">
    <w:name w:val="heading 5"/>
    <w:basedOn w:val="Normal"/>
    <w:next w:val="Normal"/>
    <w:qFormat/>
    <w:pPr>
      <w:keepNext/>
      <w:jc w:val="center"/>
      <w:outlineLvl w:val="4"/>
    </w:pPr>
    <w:rPr>
      <w:b/>
      <w:sz w:val="28"/>
    </w:rPr>
  </w:style>
  <w:style w:type="paragraph" w:styleId="Ttulo6">
    <w:name w:val="heading 6"/>
    <w:basedOn w:val="Normal"/>
    <w:next w:val="Normal"/>
    <w:qFormat/>
    <w:pPr>
      <w:keepNext/>
      <w:jc w:val="center"/>
      <w:outlineLvl w:val="5"/>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mrio1">
    <w:name w:val="toc 1"/>
    <w:basedOn w:val="Normal"/>
    <w:next w:val="Normal"/>
    <w:autoRedefine/>
    <w:semiHidden/>
    <w:rPr>
      <w:rFonts w:ascii="Garamond" w:hAnsi="Garamond"/>
    </w:rPr>
  </w:style>
  <w:style w:type="character" w:styleId="Hyperlink">
    <w:name w:val="Hyperlink"/>
    <w:rPr>
      <w:color w:val="0000FF"/>
      <w:u w:val="single"/>
    </w:rPr>
  </w:style>
  <w:style w:type="paragraph" w:styleId="Recuodecorpodetexto2">
    <w:name w:val="Body Text Indent 2"/>
    <w:basedOn w:val="Normal"/>
    <w:pPr>
      <w:ind w:firstLine="567"/>
      <w:jc w:val="both"/>
    </w:pPr>
  </w:style>
  <w:style w:type="paragraph" w:styleId="Corpodetexto2">
    <w:name w:val="Body Text 2"/>
    <w:basedOn w:val="Normal"/>
    <w:pPr>
      <w:jc w:val="both"/>
    </w:pPr>
  </w:style>
  <w:style w:type="paragraph" w:styleId="Recuodecorpodetexto">
    <w:name w:val="Body Text Indent"/>
    <w:basedOn w:val="Normal"/>
    <w:pPr>
      <w:ind w:firstLine="540"/>
      <w:jc w:val="both"/>
    </w:pPr>
  </w:style>
  <w:style w:type="paragraph" w:styleId="Recuodecorpodetexto3">
    <w:name w:val="Body Text Indent 3"/>
    <w:basedOn w:val="Normal"/>
    <w:pPr>
      <w:ind w:left="290" w:hanging="290"/>
      <w:jc w:val="both"/>
    </w:pPr>
  </w:style>
  <w:style w:type="character" w:styleId="Nmerodepgina">
    <w:name w:val="page number"/>
    <w:basedOn w:val="Fontepargpadro"/>
  </w:style>
  <w:style w:type="paragraph" w:styleId="Cabealho">
    <w:name w:val="header"/>
    <w:basedOn w:val="Normal"/>
    <w:pPr>
      <w:tabs>
        <w:tab w:val="center" w:pos="4419"/>
        <w:tab w:val="right" w:pos="8838"/>
      </w:tabs>
    </w:pPr>
    <w:rPr>
      <w:rFonts w:ascii="Garamond" w:hAnsi="Garamond"/>
    </w:rPr>
  </w:style>
  <w:style w:type="paragraph" w:customStyle="1" w:styleId="Corpodetexto31">
    <w:name w:val="Corpo de texto 31"/>
    <w:basedOn w:val="Normal"/>
    <w:pPr>
      <w:widowControl w:val="0"/>
    </w:pPr>
  </w:style>
  <w:style w:type="character" w:styleId="HiperlinkVisitado">
    <w:name w:val="FollowedHyperlink"/>
    <w:rPr>
      <w:color w:val="800080"/>
      <w:u w:val="single"/>
    </w:rPr>
  </w:style>
  <w:style w:type="paragraph" w:styleId="Rodap">
    <w:name w:val="footer"/>
    <w:basedOn w:val="Normal"/>
    <w:pPr>
      <w:tabs>
        <w:tab w:val="center" w:pos="4419"/>
        <w:tab w:val="right" w:pos="8838"/>
      </w:tabs>
    </w:pPr>
  </w:style>
  <w:style w:type="paragraph" w:styleId="Ttulo">
    <w:name w:val="Title"/>
    <w:basedOn w:val="Normal"/>
    <w:qFormat/>
    <w:pPr>
      <w:jc w:val="center"/>
    </w:pPr>
    <w:rPr>
      <w:sz w:val="36"/>
    </w:rPr>
  </w:style>
  <w:style w:type="paragraph" w:styleId="Subttulo">
    <w:name w:val="Subtitle"/>
    <w:basedOn w:val="Normal"/>
    <w:qFormat/>
    <w:pPr>
      <w:jc w:val="center"/>
    </w:pPr>
    <w:rPr>
      <w:sz w:val="28"/>
    </w:rPr>
  </w:style>
  <w:style w:type="paragraph" w:customStyle="1" w:styleId="LocaleData">
    <w:name w:val="Local e Data"/>
    <w:basedOn w:val="Normal"/>
    <w:autoRedefine/>
    <w:rsid w:val="005E0553"/>
    <w:pPr>
      <w:tabs>
        <w:tab w:val="left" w:pos="851"/>
      </w:tabs>
      <w:jc w:val="center"/>
    </w:pPr>
    <w:rPr>
      <w:iCs/>
      <w:color w:val="000000"/>
      <w:sz w:val="28"/>
      <w:szCs w:val="24"/>
    </w:rPr>
  </w:style>
  <w:style w:type="paragraph" w:customStyle="1" w:styleId="CapaTexto2">
    <w:name w:val="Capa Texto2"/>
    <w:basedOn w:val="Normal"/>
    <w:autoRedefine/>
    <w:rsid w:val="005E0553"/>
    <w:pPr>
      <w:tabs>
        <w:tab w:val="left" w:pos="851"/>
      </w:tabs>
      <w:jc w:val="center"/>
    </w:pPr>
    <w:rPr>
      <w:iCs/>
      <w:color w:val="000000"/>
      <w:sz w:val="28"/>
      <w:szCs w:val="28"/>
    </w:rPr>
  </w:style>
  <w:style w:type="character" w:styleId="Refdecomentrio">
    <w:name w:val="annotation reference"/>
    <w:rsid w:val="005E1C2F"/>
    <w:rPr>
      <w:sz w:val="16"/>
      <w:szCs w:val="16"/>
    </w:rPr>
  </w:style>
  <w:style w:type="paragraph" w:styleId="Textodecomentrio">
    <w:name w:val="annotation text"/>
    <w:basedOn w:val="Normal"/>
    <w:link w:val="TextodecomentrioChar"/>
    <w:rsid w:val="005E1C2F"/>
    <w:rPr>
      <w:sz w:val="20"/>
    </w:rPr>
  </w:style>
  <w:style w:type="character" w:customStyle="1" w:styleId="TextodecomentrioChar">
    <w:name w:val="Texto de comentário Char"/>
    <w:basedOn w:val="Fontepargpadro"/>
    <w:link w:val="Textodecomentrio"/>
    <w:rsid w:val="005E1C2F"/>
  </w:style>
  <w:style w:type="paragraph" w:styleId="Assuntodocomentrio">
    <w:name w:val="annotation subject"/>
    <w:basedOn w:val="Textodecomentrio"/>
    <w:next w:val="Textodecomentrio"/>
    <w:link w:val="AssuntodocomentrioChar"/>
    <w:rsid w:val="005E1C2F"/>
    <w:rPr>
      <w:b/>
      <w:bCs/>
    </w:rPr>
  </w:style>
  <w:style w:type="character" w:customStyle="1" w:styleId="AssuntodocomentrioChar">
    <w:name w:val="Assunto do comentário Char"/>
    <w:link w:val="Assuntodocomentrio"/>
    <w:rsid w:val="005E1C2F"/>
    <w:rPr>
      <w:b/>
      <w:bCs/>
    </w:rPr>
  </w:style>
  <w:style w:type="paragraph" w:styleId="Textodebalo">
    <w:name w:val="Balloon Text"/>
    <w:basedOn w:val="Normal"/>
    <w:link w:val="TextodebaloChar"/>
    <w:rsid w:val="005E1C2F"/>
    <w:rPr>
      <w:rFonts w:ascii="Segoe UI" w:hAnsi="Segoe UI" w:cs="Segoe UI"/>
      <w:sz w:val="18"/>
      <w:szCs w:val="18"/>
    </w:rPr>
  </w:style>
  <w:style w:type="character" w:customStyle="1" w:styleId="TextodebaloChar">
    <w:name w:val="Texto de balão Char"/>
    <w:link w:val="Textodebalo"/>
    <w:rsid w:val="005E1C2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95393405">
      <w:bodyDiv w:val="1"/>
      <w:marLeft w:val="0"/>
      <w:marRight w:val="0"/>
      <w:marTop w:val="0"/>
      <w:marBottom w:val="0"/>
      <w:divBdr>
        <w:top w:val="none" w:sz="0" w:space="0" w:color="auto"/>
        <w:left w:val="none" w:sz="0" w:space="0" w:color="auto"/>
        <w:bottom w:val="none" w:sz="0" w:space="0" w:color="auto"/>
        <w:right w:val="none" w:sz="0" w:space="0" w:color="auto"/>
      </w:divBdr>
    </w:div>
    <w:div w:id="1554268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EA1D57-0095-48FD-A321-EB1C6D03D5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8</TotalTime>
  <Pages>12</Pages>
  <Words>4835</Words>
  <Characters>26113</Characters>
  <Application>Microsoft Office Word</Application>
  <DocSecurity>0</DocSecurity>
  <Lines>217</Lines>
  <Paragraphs>61</Paragraphs>
  <ScaleCrop>false</ScaleCrop>
  <HeadingPairs>
    <vt:vector size="2" baseType="variant">
      <vt:variant>
        <vt:lpstr>Título</vt:lpstr>
      </vt:variant>
      <vt:variant>
        <vt:i4>1</vt:i4>
      </vt:variant>
    </vt:vector>
  </HeadingPairs>
  <TitlesOfParts>
    <vt:vector size="1" baseType="lpstr">
      <vt:lpstr>Modelo de Anteprojeto de Trabalho de Conclusão</vt:lpstr>
    </vt:vector>
  </TitlesOfParts>
  <Company>Varig SA</Company>
  <LinksUpToDate>false</LinksUpToDate>
  <CharactersWithSpaces>30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nteprojeto de Trabalho de Conclusão</dc:title>
  <dc:subject/>
  <dc:creator>Centro Universitário Feevale</dc:creator>
  <cp:keywords/>
  <cp:lastModifiedBy>Érico Souza Loewe</cp:lastModifiedBy>
  <cp:revision>80</cp:revision>
  <cp:lastPrinted>2001-08-21T07:59:00Z</cp:lastPrinted>
  <dcterms:created xsi:type="dcterms:W3CDTF">2020-03-21T18:01:00Z</dcterms:created>
  <dcterms:modified xsi:type="dcterms:W3CDTF">2020-03-22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b6590e-449a-31e9-b1ef-0be327f28ab9</vt:lpwstr>
  </property>
  <property fmtid="{D5CDD505-2E9C-101B-9397-08002B2CF9AE}" pid="24" name="Mendeley Citation Style_1">
    <vt:lpwstr>http://www.zotero.org/styles/apa</vt:lpwstr>
  </property>
</Properties>
</file>